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88"/>
        <w:gridCol w:w="1274"/>
        <w:gridCol w:w="587"/>
        <w:gridCol w:w="1193"/>
        <w:gridCol w:w="795"/>
        <w:gridCol w:w="1377"/>
        <w:gridCol w:w="3612"/>
        <w:gridCol w:w="2924"/>
        <w:gridCol w:w="508"/>
      </w:tblGrid>
      <w:tr w:rsidR="009E17C1" w:rsidRPr="0001000C" w14:paraId="6CA546D1"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21069E3" w:rsidR="009E17C1" w:rsidRPr="0001000C" w:rsidRDefault="009E17C1" w:rsidP="009D1C4B">
            <w:pPr>
              <w:jc w:val="center"/>
              <w:rPr>
                <w:sz w:val="18"/>
                <w:szCs w:val="18"/>
              </w:rPr>
            </w:pPr>
            <w:r>
              <w:rPr>
                <w:sz w:val="18"/>
                <w:szCs w:val="18"/>
              </w:rPr>
              <w:t>Authors</w:t>
            </w:r>
          </w:p>
        </w:tc>
        <w:tc>
          <w:tcPr>
            <w:tcW w:w="0" w:type="auto"/>
          </w:tcPr>
          <w:p w14:paraId="5BBF468E"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6272750A"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E560EC7"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E17C1" w:rsidRPr="00185B11"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9E17C1" w:rsidRPr="0001000C" w14:paraId="2B46112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A9E43" w14:textId="77777777" w:rsidR="009E17C1" w:rsidRPr="00185B11" w:rsidRDefault="009E17C1" w:rsidP="009D1C4B">
            <w:pPr>
              <w:jc w:val="center"/>
              <w:rPr>
                <w:sz w:val="18"/>
                <w:szCs w:val="18"/>
              </w:rPr>
            </w:pPr>
            <w:r>
              <w:rPr>
                <w:sz w:val="18"/>
                <w:szCs w:val="18"/>
              </w:rPr>
              <w:t xml:space="preserve">Ahmed </w:t>
            </w:r>
            <w:r w:rsidRPr="0019367D">
              <w:rPr>
                <w:i/>
                <w:sz w:val="18"/>
                <w:szCs w:val="18"/>
              </w:rPr>
              <w:t>et al.</w:t>
            </w:r>
          </w:p>
        </w:tc>
        <w:tc>
          <w:tcPr>
            <w:tcW w:w="0" w:type="auto"/>
          </w:tcPr>
          <w:p w14:paraId="0B7CAD14" w14:textId="7D2F063A" w:rsidR="009E17C1" w:rsidRPr="009F239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908927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68E87E0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38C53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F2989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rFonts w:hint="eastAsia"/>
                <w:sz w:val="18"/>
                <w:szCs w:val="18"/>
              </w:rPr>
              <w:t>m</w:t>
            </w:r>
            <w:r>
              <w:rPr>
                <w:sz w:val="18"/>
                <w:szCs w:val="18"/>
              </w:rPr>
              <w:t>ore prevalent</w:t>
            </w:r>
          </w:p>
        </w:tc>
        <w:tc>
          <w:tcPr>
            <w:tcW w:w="0" w:type="auto"/>
          </w:tcPr>
          <w:p w14:paraId="2BD38E0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6DFC617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06349BB5"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9E17C1" w:rsidRPr="0001000C" w14:paraId="2CB50A8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A0CA098" w14:textId="77777777" w:rsidR="009E17C1" w:rsidRPr="00185B11" w:rsidRDefault="009E17C1" w:rsidP="009D1C4B">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03F39087" w14:textId="77777777" w:rsidR="009E17C1" w:rsidRPr="009F239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1FC2DB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27362F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A82CC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41CB2EC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2ACE69A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4BB6F71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453210A3" w14:textId="77777777" w:rsidR="009E17C1" w:rsidRPr="00185B1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9E17C1" w:rsidRPr="0001000C" w14:paraId="1C1E866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9E17C1" w:rsidRPr="00185B11" w:rsidRDefault="009E17C1"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317B4D0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9E17C1" w:rsidRPr="0001000C" w14:paraId="503C5E3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1680F2" w14:textId="77777777" w:rsidR="009E17C1" w:rsidRPr="00185B11" w:rsidRDefault="009E17C1" w:rsidP="009D1C4B">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1E574857" w14:textId="77777777" w:rsidR="009E17C1" w:rsidRPr="009F239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157EEFB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1BF55F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6450A7D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054399C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0D703E3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0922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64C40D3A" w14:textId="77777777" w:rsidR="009E17C1" w:rsidRPr="00185B1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9E17C1" w:rsidRPr="0001000C" w14:paraId="2ECB7D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705ED" w14:textId="77777777" w:rsidR="009E17C1" w:rsidRDefault="009E17C1" w:rsidP="009D1C4B">
            <w:pPr>
              <w:jc w:val="center"/>
              <w:rPr>
                <w:sz w:val="18"/>
                <w:szCs w:val="18"/>
              </w:rPr>
            </w:pPr>
            <w:r>
              <w:rPr>
                <w:sz w:val="18"/>
                <w:szCs w:val="18"/>
              </w:rPr>
              <w:t xml:space="preserve">Asci </w:t>
            </w:r>
            <w:r w:rsidRPr="0039771D">
              <w:rPr>
                <w:i/>
                <w:sz w:val="18"/>
                <w:szCs w:val="18"/>
              </w:rPr>
              <w:t>et al.</w:t>
            </w:r>
          </w:p>
        </w:tc>
        <w:tc>
          <w:tcPr>
            <w:tcW w:w="0" w:type="auto"/>
          </w:tcPr>
          <w:p w14:paraId="67158E5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101C97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C99ABD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E63703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37D4BE8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9E24F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08FE305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1A9059A3"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9E17C1" w:rsidRPr="0001000C" w14:paraId="6C2680E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912BE9" w14:textId="77777777" w:rsidR="009E17C1" w:rsidRDefault="009E17C1" w:rsidP="009D1C4B">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4E17748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74DE937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9CC4B6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D76263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8A48D0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BC3343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AB6E05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14C8886D"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9E17C1" w:rsidRPr="0001000C" w14:paraId="305A01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B3C4A" w14:textId="77777777" w:rsidR="009E17C1" w:rsidRDefault="009E17C1" w:rsidP="009D1C4B">
            <w:pPr>
              <w:jc w:val="center"/>
              <w:rPr>
                <w:sz w:val="18"/>
                <w:szCs w:val="18"/>
              </w:rPr>
            </w:pPr>
            <w:r>
              <w:rPr>
                <w:sz w:val="18"/>
                <w:szCs w:val="18"/>
              </w:rPr>
              <w:t xml:space="preserve">Bae </w:t>
            </w:r>
            <w:r w:rsidRPr="00E25D00">
              <w:rPr>
                <w:i/>
                <w:sz w:val="18"/>
                <w:szCs w:val="18"/>
              </w:rPr>
              <w:t>et al.</w:t>
            </w:r>
          </w:p>
        </w:tc>
        <w:tc>
          <w:tcPr>
            <w:tcW w:w="0" w:type="auto"/>
          </w:tcPr>
          <w:p w14:paraId="49D643A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3BED30F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7C0D0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30DBB0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0CE1AA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DE110E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0E510831" w14:textId="77777777" w:rsidR="009E17C1" w:rsidRPr="00326F9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55B3F6B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740CF68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9E17C1" w:rsidRPr="0001000C" w14:paraId="342924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7FBDD65" w14:textId="77777777" w:rsidR="009E17C1" w:rsidRDefault="009E17C1" w:rsidP="009D1C4B">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2D84C153" w14:textId="77777777" w:rsidR="009E17C1" w:rsidRPr="00FC372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8F9517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B7F50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F4139A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044EC48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CD5E2F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147187A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626E1504"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9E17C1" w:rsidRPr="0001000C" w14:paraId="55B23BD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609760" w14:textId="77777777" w:rsidR="009E17C1" w:rsidRPr="00497A88" w:rsidRDefault="009E17C1" w:rsidP="009D1C4B">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6F24F440" w14:textId="43F1C251"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7BB3E9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55D5D7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9D71E4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5CB2772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59193F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7CE7510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11CB756"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9E17C1" w:rsidRPr="0001000C" w14:paraId="7D2B52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1AE08D6" w14:textId="77777777" w:rsidR="009E17C1" w:rsidRDefault="009E17C1" w:rsidP="009D1C4B">
            <w:pPr>
              <w:jc w:val="center"/>
              <w:rPr>
                <w:sz w:val="18"/>
                <w:szCs w:val="18"/>
              </w:rPr>
            </w:pPr>
            <w:r>
              <w:rPr>
                <w:sz w:val="18"/>
                <w:szCs w:val="18"/>
              </w:rPr>
              <w:t xml:space="preserve">Bundy </w:t>
            </w:r>
            <w:r w:rsidRPr="000304EE">
              <w:rPr>
                <w:i/>
                <w:sz w:val="18"/>
                <w:szCs w:val="18"/>
              </w:rPr>
              <w:t>et al.</w:t>
            </w:r>
          </w:p>
        </w:tc>
        <w:tc>
          <w:tcPr>
            <w:tcW w:w="0" w:type="auto"/>
          </w:tcPr>
          <w:p w14:paraId="18AF6627" w14:textId="3B2BE43B"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 (CRIC)</w:t>
            </w:r>
          </w:p>
        </w:tc>
        <w:tc>
          <w:tcPr>
            <w:tcW w:w="0" w:type="auto"/>
          </w:tcPr>
          <w:p w14:paraId="1BEE9B7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BCE1D8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D4EEDC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805A8B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25524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0ED1A497" w14:textId="77777777" w:rsidR="009E17C1" w:rsidRPr="000304E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BA3FCF0"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9E17C1" w:rsidRPr="0001000C" w14:paraId="3FAB165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1B788C" w14:textId="77777777" w:rsidR="009E17C1" w:rsidRDefault="009E17C1" w:rsidP="009D1C4B">
            <w:pPr>
              <w:jc w:val="center"/>
              <w:rPr>
                <w:sz w:val="18"/>
                <w:szCs w:val="18"/>
              </w:rPr>
            </w:pPr>
            <w:r>
              <w:rPr>
                <w:sz w:val="18"/>
                <w:szCs w:val="18"/>
              </w:rPr>
              <w:t xml:space="preserve">Chandra </w:t>
            </w:r>
            <w:r w:rsidRPr="00983E7C">
              <w:rPr>
                <w:i/>
                <w:sz w:val="18"/>
                <w:szCs w:val="18"/>
              </w:rPr>
              <w:t>et al.</w:t>
            </w:r>
          </w:p>
        </w:tc>
        <w:tc>
          <w:tcPr>
            <w:tcW w:w="0" w:type="auto"/>
          </w:tcPr>
          <w:p w14:paraId="6F86899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17586E0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6828B4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9257F6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3E965CA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6C52C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3BB037F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725EF35C" w14:textId="51D92CE3"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Pr>
                <w:sz w:val="18"/>
                <w:szCs w:val="18"/>
              </w:rPr>
              <w:fldChar w:fldCharType="separate"/>
            </w:r>
            <w:r w:rsidRPr="008E6533">
              <w:rPr>
                <w:noProof/>
                <w:sz w:val="18"/>
                <w:szCs w:val="18"/>
              </w:rPr>
              <w:t>(11)</w:t>
            </w:r>
            <w:r>
              <w:rPr>
                <w:sz w:val="18"/>
                <w:szCs w:val="18"/>
              </w:rPr>
              <w:fldChar w:fldCharType="end"/>
            </w:r>
          </w:p>
        </w:tc>
      </w:tr>
      <w:tr w:rsidR="009E17C1" w:rsidRPr="0001000C" w14:paraId="3CA3777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9E17C1" w:rsidRDefault="009E17C1" w:rsidP="009D1C4B">
            <w:pPr>
              <w:jc w:val="center"/>
              <w:rPr>
                <w:sz w:val="18"/>
                <w:szCs w:val="18"/>
              </w:rPr>
            </w:pPr>
            <w:r>
              <w:rPr>
                <w:sz w:val="18"/>
                <w:szCs w:val="18"/>
              </w:rPr>
              <w:t xml:space="preserve">Chang </w:t>
            </w:r>
            <w:r w:rsidRPr="00D52602">
              <w:rPr>
                <w:i/>
                <w:iCs/>
                <w:sz w:val="18"/>
                <w:szCs w:val="18"/>
              </w:rPr>
              <w:t>et al</w:t>
            </w:r>
          </w:p>
        </w:tc>
        <w:tc>
          <w:tcPr>
            <w:tcW w:w="0" w:type="auto"/>
            <w:shd w:val="clear" w:color="auto" w:fill="E7E6E6" w:themeFill="background2"/>
          </w:tcPr>
          <w:p w14:paraId="564FC80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9E17C1" w:rsidRPr="002667EF"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9E17C1" w:rsidRPr="0001000C" w14:paraId="445078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AEA84" w14:textId="77777777" w:rsidR="009E17C1" w:rsidRDefault="009E17C1" w:rsidP="009D1C4B">
            <w:pPr>
              <w:jc w:val="center"/>
              <w:rPr>
                <w:sz w:val="18"/>
                <w:szCs w:val="18"/>
              </w:rPr>
            </w:pPr>
            <w:r>
              <w:rPr>
                <w:sz w:val="18"/>
                <w:szCs w:val="18"/>
              </w:rPr>
              <w:lastRenderedPageBreak/>
              <w:t xml:space="preserve">Chao </w:t>
            </w:r>
            <w:r w:rsidRPr="00A9158D">
              <w:rPr>
                <w:i/>
                <w:sz w:val="18"/>
                <w:szCs w:val="18"/>
              </w:rPr>
              <w:t>et al.</w:t>
            </w:r>
          </w:p>
        </w:tc>
        <w:tc>
          <w:tcPr>
            <w:tcW w:w="0" w:type="auto"/>
          </w:tcPr>
          <w:p w14:paraId="4F6A1A5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1BF2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08FB19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539D711B" w14:textId="77777777" w:rsidR="009E17C1" w:rsidRPr="00AE18CE"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5A0904E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70EFC6C" w14:textId="77777777" w:rsidR="009E17C1" w:rsidRPr="007D4C4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04F68C8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017A1A52" w14:textId="5474D56A"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Pr>
                <w:sz w:val="18"/>
                <w:szCs w:val="18"/>
              </w:rPr>
              <w:fldChar w:fldCharType="separate"/>
            </w:r>
            <w:r w:rsidRPr="008E6533">
              <w:rPr>
                <w:noProof/>
                <w:sz w:val="18"/>
                <w:szCs w:val="18"/>
              </w:rPr>
              <w:t>(13)</w:t>
            </w:r>
            <w:r>
              <w:rPr>
                <w:sz w:val="18"/>
                <w:szCs w:val="18"/>
              </w:rPr>
              <w:fldChar w:fldCharType="end"/>
            </w:r>
          </w:p>
        </w:tc>
      </w:tr>
      <w:tr w:rsidR="009E17C1" w:rsidRPr="0001000C" w14:paraId="492BB5B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E2245DB" w14:textId="77777777" w:rsidR="009E17C1" w:rsidRDefault="009E17C1" w:rsidP="009D1C4B">
            <w:pPr>
              <w:jc w:val="center"/>
              <w:rPr>
                <w:sz w:val="18"/>
                <w:szCs w:val="18"/>
              </w:rPr>
            </w:pPr>
            <w:r>
              <w:rPr>
                <w:sz w:val="18"/>
                <w:szCs w:val="18"/>
              </w:rPr>
              <w:t xml:space="preserve">Chao </w:t>
            </w:r>
            <w:r w:rsidRPr="00FB6D9B">
              <w:rPr>
                <w:i/>
                <w:sz w:val="18"/>
                <w:szCs w:val="18"/>
              </w:rPr>
              <w:t>et al.</w:t>
            </w:r>
          </w:p>
        </w:tc>
        <w:tc>
          <w:tcPr>
            <w:tcW w:w="0" w:type="auto"/>
          </w:tcPr>
          <w:p w14:paraId="7535EC7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0BDBEC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A4C32C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843EFE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156559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1E6D4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2540EF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5DCE29F0"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9E17C1" w:rsidRPr="0001000C" w14:paraId="7D55F21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77CBC" w14:textId="77777777" w:rsidR="009E17C1" w:rsidRPr="00185B11" w:rsidRDefault="009E17C1" w:rsidP="009D1C4B">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38D100ED" w14:textId="2993FC68"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451D5DF0"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2A991DD"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4D7E5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4DF3914A"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98FA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Pearson r = -0.124, p = 0.031</w:t>
            </w:r>
          </w:p>
        </w:tc>
        <w:tc>
          <w:tcPr>
            <w:tcW w:w="0" w:type="auto"/>
          </w:tcPr>
          <w:p w14:paraId="33A82C3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55B434AF" w14:textId="3AECC398"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Pr>
                <w:sz w:val="18"/>
                <w:szCs w:val="18"/>
              </w:rPr>
              <w:fldChar w:fldCharType="separate"/>
            </w:r>
            <w:r w:rsidRPr="008E6533">
              <w:rPr>
                <w:noProof/>
                <w:sz w:val="18"/>
                <w:szCs w:val="18"/>
              </w:rPr>
              <w:t>(15)</w:t>
            </w:r>
            <w:r>
              <w:rPr>
                <w:sz w:val="18"/>
                <w:szCs w:val="18"/>
              </w:rPr>
              <w:fldChar w:fldCharType="end"/>
            </w:r>
          </w:p>
        </w:tc>
      </w:tr>
      <w:tr w:rsidR="009E17C1" w:rsidRPr="0001000C" w14:paraId="3FFF12C6"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9E17C1" w:rsidRDefault="009E17C1" w:rsidP="009D1C4B">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6C5C8224" w14:textId="77777777" w:rsidR="009E17C1" w:rsidRPr="00893BF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422256FA"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9E17C1" w:rsidRPr="0001000C" w14:paraId="3BB54D5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1D2F" w14:textId="77777777" w:rsidR="009E17C1" w:rsidRDefault="009E17C1" w:rsidP="009D1C4B">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D3C69FB" w14:textId="2134152F"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1BA86B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BD0089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26E602A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6100152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B37A51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00C59191" w14:textId="77777777" w:rsidR="009E17C1" w:rsidRPr="004463C0"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366E273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3AE34405" w14:textId="5021BF06"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Pr>
                <w:sz w:val="18"/>
                <w:szCs w:val="18"/>
              </w:rPr>
              <w:fldChar w:fldCharType="separate"/>
            </w:r>
            <w:r w:rsidRPr="008E6533">
              <w:rPr>
                <w:noProof/>
                <w:sz w:val="18"/>
                <w:szCs w:val="18"/>
              </w:rPr>
              <w:t>(17)</w:t>
            </w:r>
            <w:r>
              <w:rPr>
                <w:sz w:val="18"/>
                <w:szCs w:val="18"/>
              </w:rPr>
              <w:fldChar w:fldCharType="end"/>
            </w:r>
          </w:p>
        </w:tc>
      </w:tr>
      <w:tr w:rsidR="009E17C1" w:rsidRPr="0001000C" w14:paraId="0E34BE8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9E17C1" w:rsidRDefault="009E17C1" w:rsidP="009D1C4B">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79A9BF1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shd w:val="clear" w:color="auto" w:fill="E7E6E6" w:themeFill="background2"/>
          </w:tcPr>
          <w:p w14:paraId="1B97FCE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9E17C1" w:rsidRPr="00E70D35"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34A401A4"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9E17C1" w:rsidRPr="0001000C" w14:paraId="604C898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EA115" w14:textId="77777777" w:rsidR="009E17C1" w:rsidRDefault="009E17C1" w:rsidP="009D1C4B">
            <w:pPr>
              <w:jc w:val="center"/>
              <w:rPr>
                <w:sz w:val="18"/>
                <w:szCs w:val="18"/>
              </w:rPr>
            </w:pPr>
            <w:r>
              <w:rPr>
                <w:sz w:val="18"/>
                <w:szCs w:val="18"/>
              </w:rPr>
              <w:t xml:space="preserve">Choi </w:t>
            </w:r>
            <w:r w:rsidRPr="0014640E">
              <w:rPr>
                <w:i/>
                <w:sz w:val="18"/>
                <w:szCs w:val="18"/>
              </w:rPr>
              <w:t>et al.</w:t>
            </w:r>
          </w:p>
        </w:tc>
        <w:tc>
          <w:tcPr>
            <w:tcW w:w="0" w:type="auto"/>
          </w:tcPr>
          <w:p w14:paraId="21ED548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8CF6D2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89BED1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0E2E5A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2B919CF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0C3EE93A" w14:textId="77777777" w:rsidR="009E17C1" w:rsidRPr="0083684A"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64860C7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05992C7E" w14:textId="2C9728BF"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9E17C1" w:rsidRPr="0001000C" w14:paraId="024BE85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9E17C1" w:rsidRDefault="009E17C1" w:rsidP="009D1C4B">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shd w:val="clear" w:color="auto" w:fill="E7E6E6" w:themeFill="background2"/>
          </w:tcPr>
          <w:p w14:paraId="6D31CD1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9E17C1" w:rsidRPr="0001000C" w14:paraId="041325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D673D" w14:textId="77777777" w:rsidR="009E17C1" w:rsidRPr="00AE0ADA" w:rsidRDefault="009E17C1" w:rsidP="009D1C4B">
            <w:pPr>
              <w:jc w:val="center"/>
              <w:rPr>
                <w:sz w:val="18"/>
                <w:szCs w:val="18"/>
              </w:rPr>
            </w:pPr>
            <w:proofErr w:type="spellStart"/>
            <w:r>
              <w:rPr>
                <w:sz w:val="18"/>
                <w:szCs w:val="18"/>
              </w:rPr>
              <w:t>Claes</w:t>
            </w:r>
            <w:proofErr w:type="spellEnd"/>
            <w:r>
              <w:rPr>
                <w:sz w:val="18"/>
                <w:szCs w:val="18"/>
              </w:rPr>
              <w:t xml:space="preserve"> KJ</w:t>
            </w:r>
          </w:p>
        </w:tc>
        <w:tc>
          <w:tcPr>
            <w:tcW w:w="0" w:type="auto"/>
          </w:tcPr>
          <w:p w14:paraId="765AFF2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1BFA9EE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8AFF9B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20C830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050A91D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8880E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CC4E09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57E84104" w14:textId="480664E9"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Pr>
                <w:sz w:val="18"/>
                <w:szCs w:val="18"/>
              </w:rPr>
              <w:fldChar w:fldCharType="separate"/>
            </w:r>
            <w:r w:rsidRPr="008E6533">
              <w:rPr>
                <w:noProof/>
                <w:sz w:val="18"/>
                <w:szCs w:val="18"/>
              </w:rPr>
              <w:t>(21)</w:t>
            </w:r>
            <w:r>
              <w:rPr>
                <w:sz w:val="18"/>
                <w:szCs w:val="18"/>
              </w:rPr>
              <w:fldChar w:fldCharType="end"/>
            </w:r>
          </w:p>
        </w:tc>
      </w:tr>
      <w:tr w:rsidR="009E17C1" w:rsidRPr="0001000C" w14:paraId="419B701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9E17C1" w:rsidRDefault="009E17C1" w:rsidP="009D1C4B">
            <w:pPr>
              <w:jc w:val="center"/>
              <w:rPr>
                <w:sz w:val="18"/>
                <w:szCs w:val="18"/>
              </w:rPr>
            </w:pPr>
            <w:proofErr w:type="spellStart"/>
            <w:r>
              <w:rPr>
                <w:sz w:val="18"/>
                <w:szCs w:val="18"/>
              </w:rPr>
              <w:t>Claes</w:t>
            </w:r>
            <w:proofErr w:type="spellEnd"/>
            <w:r>
              <w:rPr>
                <w:sz w:val="18"/>
                <w:szCs w:val="18"/>
              </w:rPr>
              <w:t xml:space="preserve"> KJ</w:t>
            </w:r>
          </w:p>
        </w:tc>
        <w:tc>
          <w:tcPr>
            <w:tcW w:w="0" w:type="auto"/>
            <w:shd w:val="clear" w:color="auto" w:fill="E7E6E6" w:themeFill="background2"/>
          </w:tcPr>
          <w:p w14:paraId="55F73D82" w14:textId="77777777" w:rsidR="009E17C1" w:rsidRPr="00FC372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4FBDE08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425B3F62"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7EBE3F2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8D664" w14:textId="77777777" w:rsidR="009E17C1" w:rsidRDefault="009E17C1" w:rsidP="009D1C4B">
            <w:pPr>
              <w:jc w:val="center"/>
              <w:rPr>
                <w:sz w:val="18"/>
                <w:szCs w:val="18"/>
              </w:rPr>
            </w:pPr>
            <w:r>
              <w:rPr>
                <w:sz w:val="18"/>
                <w:szCs w:val="18"/>
              </w:rPr>
              <w:t xml:space="preserve">Coen </w:t>
            </w:r>
            <w:r w:rsidRPr="00E3773D">
              <w:rPr>
                <w:i/>
                <w:sz w:val="18"/>
                <w:szCs w:val="18"/>
              </w:rPr>
              <w:t>et al.</w:t>
            </w:r>
          </w:p>
        </w:tc>
        <w:tc>
          <w:tcPr>
            <w:tcW w:w="0" w:type="auto"/>
          </w:tcPr>
          <w:p w14:paraId="59ACFBB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5C429E0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2B59C5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3B334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562B392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533CA8D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926DBB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C79C26" w14:textId="75A1F5F2"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Pr>
                <w:sz w:val="18"/>
                <w:szCs w:val="18"/>
              </w:rPr>
              <w:fldChar w:fldCharType="separate"/>
            </w:r>
            <w:r w:rsidRPr="008E6533">
              <w:rPr>
                <w:noProof/>
                <w:sz w:val="18"/>
                <w:szCs w:val="18"/>
              </w:rPr>
              <w:t>(22)</w:t>
            </w:r>
            <w:r>
              <w:rPr>
                <w:sz w:val="18"/>
                <w:szCs w:val="18"/>
              </w:rPr>
              <w:fldChar w:fldCharType="end"/>
            </w:r>
          </w:p>
        </w:tc>
      </w:tr>
      <w:tr w:rsidR="009E17C1" w:rsidRPr="0001000C" w14:paraId="089E29F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388F9AE" w14:textId="77777777" w:rsidR="009E17C1" w:rsidRDefault="009E17C1" w:rsidP="009D1C4B">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E314DD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5484141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A0367C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B2458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522BB1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706F3F4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76DBB1A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653A4CB8" w14:textId="0B2A16AE"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9E17C1" w:rsidRPr="0001000C" w14:paraId="6C622A8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9E17C1" w:rsidRDefault="009E17C1" w:rsidP="009D1C4B">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0CA4390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77777777" w:rsidR="009E17C1" w:rsidRPr="00E70D35"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25A95658" w14:textId="09A50F48"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9E17C1" w:rsidRPr="0001000C" w14:paraId="62F46C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D05B471" w14:textId="77777777" w:rsidR="009E17C1" w:rsidRDefault="009E17C1" w:rsidP="009D1C4B">
            <w:pPr>
              <w:jc w:val="center"/>
              <w:rPr>
                <w:sz w:val="18"/>
                <w:szCs w:val="18"/>
              </w:rPr>
            </w:pPr>
            <w:r>
              <w:rPr>
                <w:sz w:val="18"/>
                <w:szCs w:val="18"/>
              </w:rPr>
              <w:t xml:space="preserve">Davis </w:t>
            </w:r>
            <w:r w:rsidRPr="00E13845">
              <w:rPr>
                <w:i/>
                <w:sz w:val="18"/>
                <w:szCs w:val="18"/>
              </w:rPr>
              <w:t>et al.</w:t>
            </w:r>
          </w:p>
        </w:tc>
        <w:tc>
          <w:tcPr>
            <w:tcW w:w="0" w:type="auto"/>
          </w:tcPr>
          <w:p w14:paraId="1643BB3C" w14:textId="12C474EB"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F72B04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DE2936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83E966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441E185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995AD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033DABC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6FF4302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lastRenderedPageBreak/>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05E77AB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1C5AD043" w14:textId="7B95128B"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Pr>
                <w:sz w:val="18"/>
                <w:szCs w:val="18"/>
              </w:rPr>
              <w:fldChar w:fldCharType="separate"/>
            </w:r>
            <w:r w:rsidRPr="008E6533">
              <w:rPr>
                <w:noProof/>
                <w:sz w:val="18"/>
                <w:szCs w:val="18"/>
              </w:rPr>
              <w:t>(25)</w:t>
            </w:r>
            <w:r>
              <w:rPr>
                <w:sz w:val="18"/>
                <w:szCs w:val="18"/>
              </w:rPr>
              <w:fldChar w:fldCharType="end"/>
            </w:r>
          </w:p>
        </w:tc>
      </w:tr>
      <w:tr w:rsidR="009E17C1" w:rsidRPr="0001000C" w14:paraId="2788A2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FD472F" w14:textId="77777777" w:rsidR="009E17C1" w:rsidRDefault="009E17C1" w:rsidP="009D1C4B">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631E6C6C" w14:textId="6DA1250F"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213260C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4B84BB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D3DDB5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1457F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809EB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6D568EF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CB7F040" w14:textId="175AECCD"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Pr>
                <w:sz w:val="18"/>
                <w:szCs w:val="18"/>
              </w:rPr>
              <w:fldChar w:fldCharType="separate"/>
            </w:r>
            <w:r w:rsidRPr="008E6533">
              <w:rPr>
                <w:noProof/>
                <w:sz w:val="18"/>
                <w:szCs w:val="18"/>
              </w:rPr>
              <w:t>(26)</w:t>
            </w:r>
            <w:r>
              <w:rPr>
                <w:sz w:val="18"/>
                <w:szCs w:val="18"/>
              </w:rPr>
              <w:fldChar w:fldCharType="end"/>
            </w:r>
          </w:p>
        </w:tc>
      </w:tr>
      <w:tr w:rsidR="009E17C1" w:rsidRPr="0001000C" w14:paraId="0DA53CC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FD23E71" w14:textId="77777777" w:rsidR="009E17C1" w:rsidRPr="00F6753A" w:rsidRDefault="009E17C1" w:rsidP="009D1C4B">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59D9D1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AA0E6D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9C5358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DA2567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47DB69A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770C00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4B8475C8" w14:textId="77777777" w:rsidR="009E17C1" w:rsidRPr="004A410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3A7694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387F7B2D" w14:textId="7976B472"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Pr>
                <w:sz w:val="18"/>
                <w:szCs w:val="18"/>
              </w:rPr>
              <w:fldChar w:fldCharType="separate"/>
            </w:r>
            <w:r w:rsidRPr="008E6533">
              <w:rPr>
                <w:noProof/>
                <w:sz w:val="18"/>
                <w:szCs w:val="18"/>
              </w:rPr>
              <w:t>(27)</w:t>
            </w:r>
            <w:r>
              <w:rPr>
                <w:sz w:val="18"/>
                <w:szCs w:val="18"/>
              </w:rPr>
              <w:fldChar w:fldCharType="end"/>
            </w:r>
          </w:p>
        </w:tc>
      </w:tr>
      <w:tr w:rsidR="009E17C1" w:rsidRPr="0001000C" w14:paraId="1284C42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9E17C1" w:rsidRPr="00185B11" w:rsidRDefault="009E17C1" w:rsidP="009D1C4B">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shd w:val="clear" w:color="auto" w:fill="E7E6E6" w:themeFill="background2"/>
          </w:tcPr>
          <w:p w14:paraId="5C25935A"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ED0FCF2" w14:textId="1E2AAAEA"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9E17C1" w:rsidRPr="0001000C" w14:paraId="70E3952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A64F544" w14:textId="77777777" w:rsidR="009E17C1" w:rsidRDefault="009E17C1" w:rsidP="009D1C4B">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56649BB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6CB7AE2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DA0D7B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81A29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E482DE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42162B9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6792576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743002AD" w14:textId="3FAD8E96"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Pr>
                <w:sz w:val="18"/>
                <w:szCs w:val="18"/>
              </w:rPr>
              <w:fldChar w:fldCharType="separate"/>
            </w:r>
            <w:r w:rsidRPr="008E6533">
              <w:rPr>
                <w:noProof/>
                <w:sz w:val="18"/>
                <w:szCs w:val="18"/>
              </w:rPr>
              <w:t>(29)</w:t>
            </w:r>
            <w:r>
              <w:rPr>
                <w:sz w:val="18"/>
                <w:szCs w:val="18"/>
              </w:rPr>
              <w:fldChar w:fldCharType="end"/>
            </w:r>
          </w:p>
        </w:tc>
      </w:tr>
      <w:tr w:rsidR="009E17C1" w:rsidRPr="0001000C" w14:paraId="57875A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D6E4D" w14:textId="77777777" w:rsidR="009E17C1" w:rsidRDefault="009E17C1" w:rsidP="009D1C4B">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1C9CA64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A3442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AC15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82EC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06572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4AB0C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366DEB2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31E273F5"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128CEBA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A6669C" w14:textId="77777777" w:rsidR="009E17C1" w:rsidRDefault="009E17C1" w:rsidP="009D1C4B">
            <w:pPr>
              <w:jc w:val="center"/>
              <w:rPr>
                <w:sz w:val="18"/>
                <w:szCs w:val="18"/>
              </w:rPr>
            </w:pPr>
            <w:r>
              <w:rPr>
                <w:sz w:val="18"/>
                <w:szCs w:val="18"/>
              </w:rPr>
              <w:t xml:space="preserve">Etta </w:t>
            </w:r>
            <w:r w:rsidRPr="0036326E">
              <w:rPr>
                <w:i/>
                <w:sz w:val="18"/>
                <w:szCs w:val="18"/>
              </w:rPr>
              <w:t>et al.</w:t>
            </w:r>
          </w:p>
        </w:tc>
        <w:tc>
          <w:tcPr>
            <w:tcW w:w="0" w:type="auto"/>
          </w:tcPr>
          <w:p w14:paraId="42E9A9E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19285FF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F60DB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467861B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134AAE7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12AE3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6EB16DC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27CD85A6" w14:textId="4CF1C16B"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Pr>
                <w:sz w:val="18"/>
                <w:szCs w:val="18"/>
              </w:rPr>
              <w:fldChar w:fldCharType="separate"/>
            </w:r>
            <w:r w:rsidRPr="008E6533">
              <w:rPr>
                <w:noProof/>
                <w:sz w:val="18"/>
                <w:szCs w:val="18"/>
              </w:rPr>
              <w:t>(30)</w:t>
            </w:r>
            <w:r>
              <w:rPr>
                <w:sz w:val="18"/>
                <w:szCs w:val="18"/>
              </w:rPr>
              <w:fldChar w:fldCharType="end"/>
            </w:r>
          </w:p>
        </w:tc>
      </w:tr>
      <w:tr w:rsidR="009E17C1" w:rsidRPr="0001000C" w14:paraId="773C352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A126E" w14:textId="77777777" w:rsidR="009E17C1" w:rsidRDefault="009E17C1" w:rsidP="009D1C4B">
            <w:pPr>
              <w:jc w:val="center"/>
              <w:rPr>
                <w:sz w:val="18"/>
                <w:szCs w:val="18"/>
              </w:rPr>
            </w:pPr>
            <w:r>
              <w:rPr>
                <w:sz w:val="18"/>
                <w:szCs w:val="18"/>
              </w:rPr>
              <w:t xml:space="preserve">Etta </w:t>
            </w:r>
            <w:r w:rsidRPr="0036326E">
              <w:rPr>
                <w:i/>
                <w:sz w:val="18"/>
                <w:szCs w:val="18"/>
              </w:rPr>
              <w:t>et al.</w:t>
            </w:r>
          </w:p>
        </w:tc>
        <w:tc>
          <w:tcPr>
            <w:tcW w:w="0" w:type="auto"/>
          </w:tcPr>
          <w:p w14:paraId="65EEC62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4F3E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7EAD8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D4EDF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BACEB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99FB9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3A56461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1ACAF596"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27E22E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D14708" w14:textId="77777777" w:rsidR="009E17C1" w:rsidRDefault="009E17C1" w:rsidP="009D1C4B">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1734C72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EC8ACA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5395920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1042A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06D9E34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F0CFC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045F7C2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E2AB803" w14:textId="3626023E"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Pr>
                <w:sz w:val="18"/>
                <w:szCs w:val="18"/>
              </w:rPr>
              <w:fldChar w:fldCharType="separate"/>
            </w:r>
            <w:r w:rsidRPr="008E6533">
              <w:rPr>
                <w:noProof/>
                <w:sz w:val="18"/>
                <w:szCs w:val="18"/>
              </w:rPr>
              <w:t>(31)</w:t>
            </w:r>
            <w:r>
              <w:rPr>
                <w:sz w:val="18"/>
                <w:szCs w:val="18"/>
              </w:rPr>
              <w:fldChar w:fldCharType="end"/>
            </w:r>
          </w:p>
        </w:tc>
      </w:tr>
      <w:tr w:rsidR="009E17C1" w:rsidRPr="0001000C" w14:paraId="3F7D6AB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81F31" w14:textId="77777777" w:rsidR="009E17C1" w:rsidRDefault="009E17C1" w:rsidP="009D1C4B">
            <w:pPr>
              <w:jc w:val="center"/>
              <w:rPr>
                <w:sz w:val="18"/>
                <w:szCs w:val="18"/>
              </w:rPr>
            </w:pPr>
            <w:r w:rsidRPr="004F0D3C">
              <w:rPr>
                <w:sz w:val="18"/>
                <w:szCs w:val="18"/>
              </w:rPr>
              <w:t>Fayed</w:t>
            </w:r>
            <w:r>
              <w:rPr>
                <w:sz w:val="18"/>
                <w:szCs w:val="18"/>
              </w:rPr>
              <w:t xml:space="preserve"> </w:t>
            </w:r>
            <w:r w:rsidRPr="004F0D3C">
              <w:rPr>
                <w:i/>
                <w:sz w:val="18"/>
                <w:szCs w:val="18"/>
              </w:rPr>
              <w:t>et al.</w:t>
            </w:r>
          </w:p>
        </w:tc>
        <w:tc>
          <w:tcPr>
            <w:tcW w:w="0" w:type="auto"/>
          </w:tcPr>
          <w:p w14:paraId="12A8EED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5DE6C5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EF2A1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22E57C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66EB03C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FDAF6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7F3E094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09F60DD5" w14:textId="33C7442A"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Pr>
                <w:sz w:val="18"/>
                <w:szCs w:val="18"/>
              </w:rPr>
              <w:fldChar w:fldCharType="separate"/>
            </w:r>
            <w:r w:rsidRPr="008E6533">
              <w:rPr>
                <w:noProof/>
                <w:sz w:val="18"/>
                <w:szCs w:val="18"/>
              </w:rPr>
              <w:t>(32)</w:t>
            </w:r>
            <w:r>
              <w:rPr>
                <w:sz w:val="18"/>
                <w:szCs w:val="18"/>
              </w:rPr>
              <w:fldChar w:fldCharType="end"/>
            </w:r>
          </w:p>
        </w:tc>
      </w:tr>
      <w:tr w:rsidR="009E17C1" w:rsidRPr="0001000C" w14:paraId="6215E3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9749DA4" w14:textId="77777777" w:rsidR="009E17C1" w:rsidRPr="009625ED" w:rsidRDefault="009E17C1" w:rsidP="009D1C4B">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6CE2FDF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B36267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76EFB4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A9936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0F8999E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E1526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5B2361C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w:t>
            </w:r>
            <w:r w:rsidRPr="001E5EB1">
              <w:rPr>
                <w:sz w:val="18"/>
                <w:szCs w:val="18"/>
              </w:rPr>
              <w:lastRenderedPageBreak/>
              <w:t>nodular opacities in the soft tissue in the C3–C4 intervertebral area</w:t>
            </w:r>
          </w:p>
        </w:tc>
        <w:tc>
          <w:tcPr>
            <w:tcW w:w="0" w:type="auto"/>
          </w:tcPr>
          <w:p w14:paraId="776B151D" w14:textId="3B2C8A85"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Pr>
                <w:sz w:val="18"/>
                <w:szCs w:val="18"/>
              </w:rPr>
              <w:fldChar w:fldCharType="separate"/>
            </w:r>
            <w:r w:rsidRPr="008E6533">
              <w:rPr>
                <w:noProof/>
                <w:sz w:val="18"/>
                <w:szCs w:val="18"/>
              </w:rPr>
              <w:t>(33)</w:t>
            </w:r>
            <w:r>
              <w:rPr>
                <w:sz w:val="18"/>
                <w:szCs w:val="18"/>
              </w:rPr>
              <w:fldChar w:fldCharType="end"/>
            </w:r>
          </w:p>
        </w:tc>
      </w:tr>
      <w:tr w:rsidR="009E17C1" w:rsidRPr="0001000C" w14:paraId="119F10A0"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9E17C1" w:rsidRDefault="009E17C1" w:rsidP="009D1C4B">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28BD90F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9E17C1" w:rsidRPr="00AC2E60"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6B957D9A"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9E17C1" w:rsidRPr="0001000C" w14:paraId="25E634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E4D9219" w14:textId="77777777" w:rsidR="009E17C1" w:rsidRDefault="009E17C1" w:rsidP="009D1C4B">
            <w:pPr>
              <w:jc w:val="center"/>
              <w:rPr>
                <w:sz w:val="18"/>
                <w:szCs w:val="18"/>
              </w:rPr>
            </w:pPr>
            <w:r>
              <w:rPr>
                <w:sz w:val="18"/>
                <w:szCs w:val="18"/>
              </w:rPr>
              <w:t xml:space="preserve">He </w:t>
            </w:r>
            <w:r w:rsidRPr="00B1738C">
              <w:rPr>
                <w:i/>
                <w:sz w:val="18"/>
                <w:szCs w:val="18"/>
              </w:rPr>
              <w:t>et al.</w:t>
            </w:r>
          </w:p>
        </w:tc>
        <w:tc>
          <w:tcPr>
            <w:tcW w:w="0" w:type="auto"/>
          </w:tcPr>
          <w:p w14:paraId="5E86FDE2" w14:textId="77777777" w:rsidR="009E17C1" w:rsidRPr="008959C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BC6AF1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036E6C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415F8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57FB819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66A7176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339C84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AC5EB71" w14:textId="20F558AF"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Pr>
                <w:sz w:val="18"/>
                <w:szCs w:val="18"/>
              </w:rPr>
              <w:fldChar w:fldCharType="separate"/>
            </w:r>
            <w:r w:rsidRPr="008E6533">
              <w:rPr>
                <w:noProof/>
                <w:sz w:val="18"/>
                <w:szCs w:val="18"/>
              </w:rPr>
              <w:t>(35)</w:t>
            </w:r>
            <w:r>
              <w:rPr>
                <w:sz w:val="18"/>
                <w:szCs w:val="18"/>
              </w:rPr>
              <w:fldChar w:fldCharType="end"/>
            </w:r>
          </w:p>
        </w:tc>
      </w:tr>
      <w:tr w:rsidR="009E17C1" w:rsidRPr="0001000C" w14:paraId="2CE736A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9E17C1" w:rsidRPr="003C4230" w:rsidRDefault="009E17C1" w:rsidP="009D1C4B">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0D59341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9E17C1" w:rsidRPr="003C4230"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9E17C1" w:rsidRPr="008D47F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2AF0FA7C"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9E17C1" w:rsidRPr="0001000C" w14:paraId="19B8B044"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9E17C1" w:rsidRDefault="009E17C1" w:rsidP="009D1C4B">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56BAAB69" w14:textId="77777777" w:rsidR="009E17C1" w:rsidRPr="009E39F0"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9E17C1" w:rsidRPr="0001000C" w14:paraId="1FB57E1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EF0F3" w14:textId="77777777" w:rsidR="009E17C1" w:rsidRDefault="009E17C1" w:rsidP="009D1C4B">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694FF10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3ADD9E5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631117F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1D087A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57F15C0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6529A6" w14:textId="77777777" w:rsidR="009E17C1" w:rsidRPr="00B50F2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00FBB7B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53C3F5B2" w14:textId="6EA06956"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Pr>
                <w:sz w:val="18"/>
                <w:szCs w:val="18"/>
              </w:rPr>
              <w:fldChar w:fldCharType="separate"/>
            </w:r>
            <w:r w:rsidRPr="008E6533">
              <w:rPr>
                <w:noProof/>
                <w:sz w:val="18"/>
                <w:szCs w:val="18"/>
              </w:rPr>
              <w:t>(38)</w:t>
            </w:r>
            <w:r>
              <w:rPr>
                <w:sz w:val="18"/>
                <w:szCs w:val="18"/>
              </w:rPr>
              <w:fldChar w:fldCharType="end"/>
            </w:r>
          </w:p>
        </w:tc>
      </w:tr>
      <w:tr w:rsidR="009E17C1" w:rsidRPr="0001000C" w14:paraId="682F6BB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9E17C1" w:rsidRDefault="009E17C1" w:rsidP="009D1C4B">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4A6E78D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9E17C1" w:rsidRPr="00BC049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9E17C1" w:rsidRPr="0001000C" w14:paraId="16A22A0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9E17C1" w:rsidRDefault="009E17C1" w:rsidP="009D1C4B">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487F11F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9E17C1" w:rsidRPr="004B10A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9E17C1" w:rsidRPr="0001000C" w14:paraId="4F9D711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9E17C1" w:rsidRDefault="009E17C1" w:rsidP="009D1C4B">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13119C7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9E17C1" w:rsidRPr="0001000C" w14:paraId="7CF929C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9E17C1" w:rsidRPr="00721E1D" w:rsidRDefault="009E17C1" w:rsidP="009D1C4B">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5782490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9E17C1" w:rsidRPr="00721E1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9E17C1" w:rsidRPr="008D47F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9E17C1" w:rsidRPr="0001000C" w14:paraId="458C16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DC42023" w14:textId="77777777" w:rsidR="009E17C1" w:rsidRDefault="009E17C1" w:rsidP="009D1C4B">
            <w:pPr>
              <w:jc w:val="center"/>
              <w:rPr>
                <w:sz w:val="18"/>
                <w:szCs w:val="18"/>
              </w:rPr>
            </w:pPr>
            <w:r>
              <w:rPr>
                <w:sz w:val="18"/>
                <w:szCs w:val="18"/>
              </w:rPr>
              <w:t xml:space="preserve">Jean </w:t>
            </w:r>
            <w:r w:rsidRPr="00567F04">
              <w:rPr>
                <w:i/>
                <w:sz w:val="18"/>
                <w:szCs w:val="18"/>
              </w:rPr>
              <w:t>et al.</w:t>
            </w:r>
          </w:p>
        </w:tc>
        <w:tc>
          <w:tcPr>
            <w:tcW w:w="0" w:type="auto"/>
          </w:tcPr>
          <w:p w14:paraId="0FE9B76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D794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F918B1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D92522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716605E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FDF64A" w14:textId="77777777" w:rsidR="009E17C1" w:rsidRPr="0083684A"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36DE60B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C30C1EB" w14:textId="3AD0CFC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9E17C1" w:rsidRPr="0001000C" w14:paraId="6FF557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1E7C5" w14:textId="77777777" w:rsidR="009E17C1" w:rsidRDefault="009E17C1" w:rsidP="009D1C4B">
            <w:pPr>
              <w:jc w:val="center"/>
              <w:rPr>
                <w:sz w:val="18"/>
                <w:szCs w:val="18"/>
              </w:rPr>
            </w:pPr>
            <w:r w:rsidRPr="00662DE4">
              <w:rPr>
                <w:sz w:val="18"/>
                <w:szCs w:val="18"/>
              </w:rPr>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4C38433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576704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BBE974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0" w:type="auto"/>
          </w:tcPr>
          <w:p w14:paraId="69BE7B2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4B8834E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 (AACS)</w:t>
            </w:r>
          </w:p>
        </w:tc>
        <w:tc>
          <w:tcPr>
            <w:tcW w:w="0" w:type="auto"/>
          </w:tcPr>
          <w:p w14:paraId="43626DA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hological vs. normal AACS, male 80% vs. 63%, p &lt; 0.05</w:t>
            </w:r>
          </w:p>
          <w:p w14:paraId="3215F43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0F47AE1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4BED76DA" w14:textId="5DE677EE"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Pr>
                <w:sz w:val="18"/>
                <w:szCs w:val="18"/>
              </w:rPr>
              <w:fldChar w:fldCharType="separate"/>
            </w:r>
            <w:r w:rsidRPr="008E6533">
              <w:rPr>
                <w:noProof/>
                <w:sz w:val="18"/>
                <w:szCs w:val="18"/>
              </w:rPr>
              <w:t>(44)</w:t>
            </w:r>
            <w:r>
              <w:rPr>
                <w:sz w:val="18"/>
                <w:szCs w:val="18"/>
              </w:rPr>
              <w:fldChar w:fldCharType="end"/>
            </w:r>
          </w:p>
        </w:tc>
      </w:tr>
      <w:tr w:rsidR="009E17C1" w:rsidRPr="0001000C" w14:paraId="242BCD7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9E17C1" w:rsidRDefault="009E17C1" w:rsidP="009D1C4B">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41F7E2D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9E17C1" w:rsidRPr="004071B3"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9E17C1" w:rsidRPr="004071B3"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9E17C1" w:rsidRPr="004071B3"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9E17C1" w:rsidRPr="0001000C" w14:paraId="63B1F50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2C787" w14:textId="77777777" w:rsidR="009E17C1" w:rsidRDefault="009E17C1" w:rsidP="009D1C4B">
            <w:pPr>
              <w:jc w:val="center"/>
              <w:rPr>
                <w:sz w:val="18"/>
                <w:szCs w:val="18"/>
              </w:rPr>
            </w:pPr>
            <w:proofErr w:type="spellStart"/>
            <w:r>
              <w:rPr>
                <w:sz w:val="18"/>
                <w:szCs w:val="18"/>
              </w:rPr>
              <w:lastRenderedPageBreak/>
              <w:t>Keyzer</w:t>
            </w:r>
            <w:proofErr w:type="spellEnd"/>
            <w:r>
              <w:rPr>
                <w:sz w:val="18"/>
                <w:szCs w:val="18"/>
              </w:rPr>
              <w:t xml:space="preserve"> </w:t>
            </w:r>
            <w:r w:rsidRPr="00C51691">
              <w:rPr>
                <w:i/>
                <w:sz w:val="18"/>
                <w:szCs w:val="18"/>
              </w:rPr>
              <w:t>et al.</w:t>
            </w:r>
          </w:p>
        </w:tc>
        <w:tc>
          <w:tcPr>
            <w:tcW w:w="0" w:type="auto"/>
          </w:tcPr>
          <w:p w14:paraId="5CCC00E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194AF05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AF3E8D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A385DC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99</w:t>
            </w:r>
          </w:p>
        </w:tc>
        <w:tc>
          <w:tcPr>
            <w:tcW w:w="0" w:type="auto"/>
          </w:tcPr>
          <w:p w14:paraId="4F72042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415AE0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2EC2DB7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0469A37F" w14:textId="565A8990"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Pr>
                <w:sz w:val="18"/>
                <w:szCs w:val="18"/>
              </w:rPr>
              <w:fldChar w:fldCharType="separate"/>
            </w:r>
            <w:r w:rsidRPr="008E6533">
              <w:rPr>
                <w:noProof/>
                <w:sz w:val="18"/>
                <w:szCs w:val="18"/>
              </w:rPr>
              <w:t>(47)</w:t>
            </w:r>
            <w:r>
              <w:rPr>
                <w:sz w:val="18"/>
                <w:szCs w:val="18"/>
              </w:rPr>
              <w:fldChar w:fldCharType="end"/>
            </w:r>
          </w:p>
        </w:tc>
      </w:tr>
      <w:tr w:rsidR="009E17C1" w:rsidRPr="0001000C" w14:paraId="14EA47E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D113E92" w14:textId="77777777" w:rsidR="009E17C1" w:rsidRDefault="009E17C1" w:rsidP="009D1C4B">
            <w:pPr>
              <w:jc w:val="center"/>
              <w:rPr>
                <w:sz w:val="18"/>
                <w:szCs w:val="18"/>
              </w:rPr>
            </w:pPr>
            <w:r>
              <w:rPr>
                <w:sz w:val="18"/>
                <w:szCs w:val="18"/>
              </w:rPr>
              <w:t xml:space="preserve">Kim </w:t>
            </w:r>
            <w:r w:rsidRPr="00330584">
              <w:rPr>
                <w:i/>
                <w:sz w:val="18"/>
                <w:szCs w:val="18"/>
              </w:rPr>
              <w:t>et al.</w:t>
            </w:r>
          </w:p>
        </w:tc>
        <w:tc>
          <w:tcPr>
            <w:tcW w:w="0" w:type="auto"/>
          </w:tcPr>
          <w:p w14:paraId="0B22A72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B7377A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7C3395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7C4E8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46DD24D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DA8AB2" w14:textId="77777777" w:rsidR="009E17C1" w:rsidRPr="009C68CB"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5707928C" w14:textId="77777777" w:rsidR="009E17C1" w:rsidRPr="00330584"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w:t>
            </w:r>
            <w:r w:rsidRPr="00330584">
              <w:rPr>
                <w:sz w:val="18"/>
                <w:szCs w:val="18"/>
              </w:rPr>
              <w:t>lcification in the</w:t>
            </w:r>
          </w:p>
          <w:p w14:paraId="588DF46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58E6E53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F382B6" w14:textId="4875FDE0"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Pr>
                <w:sz w:val="18"/>
                <w:szCs w:val="18"/>
              </w:rPr>
              <w:fldChar w:fldCharType="separate"/>
            </w:r>
            <w:r w:rsidRPr="008E6533">
              <w:rPr>
                <w:noProof/>
                <w:sz w:val="18"/>
                <w:szCs w:val="18"/>
              </w:rPr>
              <w:t>(48)</w:t>
            </w:r>
            <w:r>
              <w:rPr>
                <w:sz w:val="18"/>
                <w:szCs w:val="18"/>
              </w:rPr>
              <w:fldChar w:fldCharType="end"/>
            </w:r>
          </w:p>
        </w:tc>
      </w:tr>
      <w:tr w:rsidR="009E17C1" w:rsidRPr="0001000C" w14:paraId="38D8921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51CD7" w14:textId="77777777" w:rsidR="009E17C1" w:rsidRDefault="009E17C1" w:rsidP="009D1C4B">
            <w:pPr>
              <w:jc w:val="center"/>
              <w:rPr>
                <w:sz w:val="18"/>
                <w:szCs w:val="18"/>
              </w:rPr>
            </w:pPr>
            <w:r>
              <w:rPr>
                <w:sz w:val="18"/>
                <w:szCs w:val="18"/>
              </w:rPr>
              <w:t xml:space="preserve">Kim </w:t>
            </w:r>
            <w:r w:rsidRPr="00A63A6A">
              <w:rPr>
                <w:i/>
                <w:sz w:val="18"/>
                <w:szCs w:val="18"/>
              </w:rPr>
              <w:t>et al.</w:t>
            </w:r>
          </w:p>
        </w:tc>
        <w:tc>
          <w:tcPr>
            <w:tcW w:w="0" w:type="auto"/>
          </w:tcPr>
          <w:p w14:paraId="5B1FE48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718E92C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5A22C5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98CFC0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70AD3EE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153241F" w14:textId="77777777" w:rsidR="009E17C1" w:rsidRPr="00BE7413"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2D9D8B03" w14:textId="77777777" w:rsidR="009E17C1" w:rsidRPr="008C520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FEAAC16"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Pr="00C01632">
              <w:rPr>
                <w:noProof/>
                <w:sz w:val="18"/>
                <w:szCs w:val="18"/>
              </w:rPr>
              <w:t>(49)</w:t>
            </w:r>
            <w:r>
              <w:rPr>
                <w:sz w:val="18"/>
                <w:szCs w:val="18"/>
              </w:rPr>
              <w:fldChar w:fldCharType="end"/>
            </w:r>
          </w:p>
        </w:tc>
      </w:tr>
      <w:tr w:rsidR="009E17C1" w:rsidRPr="0001000C" w14:paraId="7708818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7699535" w14:textId="77777777" w:rsidR="009E17C1" w:rsidRPr="00395ED8" w:rsidRDefault="009E17C1" w:rsidP="009D1C4B">
            <w:pPr>
              <w:jc w:val="center"/>
              <w:rPr>
                <w:sz w:val="18"/>
                <w:szCs w:val="18"/>
              </w:rPr>
            </w:pPr>
            <w:r>
              <w:rPr>
                <w:sz w:val="18"/>
                <w:szCs w:val="18"/>
              </w:rPr>
              <w:t xml:space="preserve">Kimura </w:t>
            </w:r>
            <w:r w:rsidRPr="001B607B">
              <w:rPr>
                <w:i/>
                <w:sz w:val="18"/>
                <w:szCs w:val="18"/>
              </w:rPr>
              <w:t>et al.</w:t>
            </w:r>
          </w:p>
        </w:tc>
        <w:tc>
          <w:tcPr>
            <w:tcW w:w="0" w:type="auto"/>
          </w:tcPr>
          <w:p w14:paraId="5ACC022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F7C751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9</w:t>
            </w:r>
          </w:p>
        </w:tc>
        <w:tc>
          <w:tcPr>
            <w:tcW w:w="0" w:type="auto"/>
          </w:tcPr>
          <w:p w14:paraId="44A550D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1B459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7</w:t>
            </w:r>
          </w:p>
        </w:tc>
        <w:tc>
          <w:tcPr>
            <w:tcW w:w="0" w:type="auto"/>
          </w:tcPr>
          <w:p w14:paraId="524A550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08ACC1D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669515D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0073D6EA" w14:textId="0CBDAFD9"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Pr>
                <w:sz w:val="18"/>
                <w:szCs w:val="18"/>
              </w:rPr>
              <w:fldChar w:fldCharType="separate"/>
            </w:r>
            <w:r w:rsidRPr="008E6533">
              <w:rPr>
                <w:noProof/>
                <w:sz w:val="18"/>
                <w:szCs w:val="18"/>
              </w:rPr>
              <w:t>(50)</w:t>
            </w:r>
            <w:r>
              <w:rPr>
                <w:sz w:val="18"/>
                <w:szCs w:val="18"/>
              </w:rPr>
              <w:fldChar w:fldCharType="end"/>
            </w:r>
          </w:p>
        </w:tc>
      </w:tr>
      <w:tr w:rsidR="009E17C1" w:rsidRPr="0001000C" w14:paraId="40EBCC1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9E17C1" w:rsidRDefault="009E17C1" w:rsidP="009D1C4B">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025A215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9E17C1" w:rsidRPr="00D5288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9E17C1" w:rsidRPr="0001000C" w14:paraId="08B985E3"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9E17C1" w:rsidRDefault="009E17C1" w:rsidP="009D1C4B">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6DB56E1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9E17C1" w:rsidRPr="002352DD"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9E17C1" w:rsidRPr="0001000C" w14:paraId="4695A37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2086A" w14:textId="77777777" w:rsidR="009E17C1" w:rsidRDefault="009E17C1" w:rsidP="009D1C4B">
            <w:pPr>
              <w:jc w:val="center"/>
              <w:rPr>
                <w:sz w:val="18"/>
                <w:szCs w:val="18"/>
              </w:rPr>
            </w:pPr>
            <w:r>
              <w:rPr>
                <w:sz w:val="18"/>
                <w:szCs w:val="18"/>
              </w:rPr>
              <w:t xml:space="preserve">Lee </w:t>
            </w:r>
            <w:r w:rsidRPr="009C68CB">
              <w:rPr>
                <w:i/>
                <w:sz w:val="18"/>
                <w:szCs w:val="18"/>
              </w:rPr>
              <w:t>et al.</w:t>
            </w:r>
          </w:p>
        </w:tc>
        <w:tc>
          <w:tcPr>
            <w:tcW w:w="0" w:type="auto"/>
          </w:tcPr>
          <w:p w14:paraId="53B999D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aiwan </w:t>
            </w:r>
          </w:p>
        </w:tc>
        <w:tc>
          <w:tcPr>
            <w:tcW w:w="0" w:type="auto"/>
          </w:tcPr>
          <w:p w14:paraId="12507F0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5266E9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6E378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0556171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2C13C73" w14:textId="77777777" w:rsidR="009E17C1" w:rsidRPr="0014640E"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5A38F93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0" w:type="auto"/>
          </w:tcPr>
          <w:p w14:paraId="56BDB355" w14:textId="48680353"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Pr>
                <w:sz w:val="18"/>
                <w:szCs w:val="18"/>
              </w:rPr>
              <w:fldChar w:fldCharType="separate"/>
            </w:r>
            <w:r w:rsidRPr="008E6533">
              <w:rPr>
                <w:noProof/>
                <w:sz w:val="18"/>
                <w:szCs w:val="18"/>
              </w:rPr>
              <w:t>(53)</w:t>
            </w:r>
            <w:r>
              <w:rPr>
                <w:sz w:val="18"/>
                <w:szCs w:val="18"/>
              </w:rPr>
              <w:fldChar w:fldCharType="end"/>
            </w:r>
          </w:p>
        </w:tc>
      </w:tr>
      <w:tr w:rsidR="009E17C1" w:rsidRPr="0001000C" w14:paraId="0D4247F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5ADC38E" w14:textId="77777777" w:rsidR="009E17C1" w:rsidRDefault="009E17C1" w:rsidP="009D1C4B">
            <w:pPr>
              <w:jc w:val="center"/>
              <w:rPr>
                <w:sz w:val="18"/>
                <w:szCs w:val="18"/>
              </w:rPr>
            </w:pPr>
            <w:r>
              <w:rPr>
                <w:sz w:val="18"/>
                <w:szCs w:val="18"/>
              </w:rPr>
              <w:t xml:space="preserve">Lee </w:t>
            </w:r>
            <w:r w:rsidRPr="00042095">
              <w:rPr>
                <w:i/>
                <w:sz w:val="18"/>
                <w:szCs w:val="18"/>
              </w:rPr>
              <w:t>et al.</w:t>
            </w:r>
          </w:p>
        </w:tc>
        <w:tc>
          <w:tcPr>
            <w:tcW w:w="0" w:type="auto"/>
          </w:tcPr>
          <w:p w14:paraId="36ED2FF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5A11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4110BE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35B8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44DA975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10EBD964" w14:textId="77777777" w:rsidR="009E17C1" w:rsidRPr="001B607B"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42FF986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6287C29F"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Pr="00C01632">
              <w:rPr>
                <w:noProof/>
                <w:sz w:val="18"/>
                <w:szCs w:val="18"/>
              </w:rPr>
              <w:t>(54)</w:t>
            </w:r>
            <w:r>
              <w:rPr>
                <w:sz w:val="18"/>
                <w:szCs w:val="18"/>
              </w:rPr>
              <w:fldChar w:fldCharType="end"/>
            </w:r>
          </w:p>
        </w:tc>
      </w:tr>
      <w:tr w:rsidR="009E17C1" w:rsidRPr="0001000C" w14:paraId="4A90633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FD8C0" w14:textId="77777777" w:rsidR="009E17C1" w:rsidRPr="008D47FC" w:rsidRDefault="009E17C1" w:rsidP="009D1C4B">
            <w:pPr>
              <w:jc w:val="center"/>
              <w:rPr>
                <w:sz w:val="18"/>
                <w:szCs w:val="18"/>
              </w:rPr>
            </w:pPr>
            <w:proofErr w:type="spellStart"/>
            <w:r>
              <w:rPr>
                <w:sz w:val="18"/>
                <w:szCs w:val="18"/>
                <w:lang w:eastAsia="ja-JP"/>
              </w:rPr>
              <w:t>Lioufas</w:t>
            </w:r>
            <w:proofErr w:type="spellEnd"/>
            <w:r>
              <w:rPr>
                <w:sz w:val="18"/>
                <w:szCs w:val="18"/>
                <w:lang w:eastAsia="ja-JP"/>
              </w:rPr>
              <w:t xml:space="preserve"> </w:t>
            </w:r>
            <w:r w:rsidRPr="0019367D">
              <w:rPr>
                <w:i/>
                <w:sz w:val="18"/>
                <w:szCs w:val="18"/>
              </w:rPr>
              <w:t>et al.</w:t>
            </w:r>
          </w:p>
        </w:tc>
        <w:tc>
          <w:tcPr>
            <w:tcW w:w="0" w:type="auto"/>
          </w:tcPr>
          <w:p w14:paraId="341DA934" w14:textId="77777777" w:rsidR="009E17C1" w:rsidRPr="008D47F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ulticenter (IMPROVE-CKD)</w:t>
            </w:r>
          </w:p>
        </w:tc>
        <w:tc>
          <w:tcPr>
            <w:tcW w:w="0" w:type="auto"/>
          </w:tcPr>
          <w:p w14:paraId="70F108D4" w14:textId="77777777" w:rsidR="009E17C1" w:rsidRPr="008D47F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20</w:t>
            </w:r>
          </w:p>
        </w:tc>
        <w:tc>
          <w:tcPr>
            <w:tcW w:w="0" w:type="auto"/>
          </w:tcPr>
          <w:p w14:paraId="69EC9E2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b-4</w:t>
            </w:r>
          </w:p>
        </w:tc>
        <w:tc>
          <w:tcPr>
            <w:tcW w:w="0" w:type="auto"/>
          </w:tcPr>
          <w:p w14:paraId="357C492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78</w:t>
            </w:r>
          </w:p>
        </w:tc>
        <w:tc>
          <w:tcPr>
            <w:tcW w:w="0" w:type="auto"/>
          </w:tcPr>
          <w:p w14:paraId="7C0F818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at risk</w:t>
            </w:r>
          </w:p>
        </w:tc>
        <w:tc>
          <w:tcPr>
            <w:tcW w:w="0" w:type="auto"/>
          </w:tcPr>
          <w:p w14:paraId="79EA38B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With vs. without AAC, male 73% vs. 55%</w:t>
            </w:r>
          </w:p>
        </w:tc>
        <w:tc>
          <w:tcPr>
            <w:tcW w:w="0" w:type="auto"/>
          </w:tcPr>
          <w:p w14:paraId="298EC8BB" w14:textId="77777777" w:rsidR="009E17C1" w:rsidRPr="008D47F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AC (Agatston)</w:t>
            </w:r>
          </w:p>
        </w:tc>
        <w:tc>
          <w:tcPr>
            <w:tcW w:w="0" w:type="auto"/>
          </w:tcPr>
          <w:p w14:paraId="65B77856" w14:textId="1A2B64CD"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55)</w:t>
            </w:r>
            <w:r>
              <w:rPr>
                <w:sz w:val="18"/>
                <w:szCs w:val="18"/>
                <w:lang w:eastAsia="ja-JP"/>
              </w:rPr>
              <w:fldChar w:fldCharType="end"/>
            </w:r>
          </w:p>
        </w:tc>
      </w:tr>
      <w:tr w:rsidR="009E17C1" w:rsidRPr="0001000C" w14:paraId="001DCD5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03C1FDC" w14:textId="77777777" w:rsidR="009E17C1" w:rsidRPr="003B13B1" w:rsidRDefault="009E17C1" w:rsidP="009D1C4B">
            <w:pPr>
              <w:jc w:val="center"/>
              <w:rPr>
                <w:sz w:val="18"/>
                <w:szCs w:val="18"/>
              </w:rPr>
            </w:pPr>
            <w:r>
              <w:rPr>
                <w:sz w:val="18"/>
                <w:szCs w:val="18"/>
              </w:rPr>
              <w:t xml:space="preserve">Liu </w:t>
            </w:r>
            <w:r w:rsidRPr="0026052C">
              <w:rPr>
                <w:i/>
                <w:sz w:val="18"/>
                <w:szCs w:val="18"/>
              </w:rPr>
              <w:t>et al.</w:t>
            </w:r>
          </w:p>
        </w:tc>
        <w:tc>
          <w:tcPr>
            <w:tcW w:w="0" w:type="auto"/>
          </w:tcPr>
          <w:p w14:paraId="191D835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C44389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03B8AC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47447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w:t>
            </w:r>
          </w:p>
        </w:tc>
        <w:tc>
          <w:tcPr>
            <w:tcW w:w="0" w:type="auto"/>
          </w:tcPr>
          <w:p w14:paraId="541B4D9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7CB4C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930D8F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11FF5F6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0CFCDC8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5BA5BBAD" w14:textId="43D9B402"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Pr>
                <w:sz w:val="18"/>
                <w:szCs w:val="18"/>
              </w:rPr>
              <w:fldChar w:fldCharType="separate"/>
            </w:r>
            <w:r w:rsidRPr="008E6533">
              <w:rPr>
                <w:noProof/>
                <w:sz w:val="18"/>
                <w:szCs w:val="18"/>
              </w:rPr>
              <w:t>(56)</w:t>
            </w:r>
            <w:r>
              <w:rPr>
                <w:sz w:val="18"/>
                <w:szCs w:val="18"/>
              </w:rPr>
              <w:fldChar w:fldCharType="end"/>
            </w:r>
          </w:p>
        </w:tc>
      </w:tr>
      <w:tr w:rsidR="009E17C1" w:rsidRPr="0001000C" w14:paraId="67CE0BE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C49BF" w14:textId="77777777" w:rsidR="009E17C1" w:rsidRDefault="009E17C1" w:rsidP="009D1C4B">
            <w:pPr>
              <w:jc w:val="center"/>
              <w:rPr>
                <w:sz w:val="18"/>
                <w:szCs w:val="18"/>
              </w:rPr>
            </w:pPr>
            <w:r>
              <w:rPr>
                <w:sz w:val="18"/>
                <w:szCs w:val="18"/>
              </w:rPr>
              <w:t xml:space="preserve">Lockhart </w:t>
            </w:r>
            <w:r w:rsidRPr="00A94AA0">
              <w:rPr>
                <w:i/>
                <w:sz w:val="18"/>
                <w:szCs w:val="18"/>
              </w:rPr>
              <w:t>et al.</w:t>
            </w:r>
          </w:p>
        </w:tc>
        <w:tc>
          <w:tcPr>
            <w:tcW w:w="0" w:type="auto"/>
          </w:tcPr>
          <w:p w14:paraId="1EF6567B" w14:textId="556B9BD5"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6B607B4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6F6667B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6A70E7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1E38DE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C6BA9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1FF21CFC" w14:textId="77777777" w:rsidR="009E17C1" w:rsidRPr="00A94AA0"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264EC45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36D0154D" w14:textId="1860802E"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Pr>
                <w:sz w:val="18"/>
                <w:szCs w:val="18"/>
              </w:rPr>
              <w:fldChar w:fldCharType="separate"/>
            </w:r>
            <w:r w:rsidRPr="008E6533">
              <w:rPr>
                <w:noProof/>
                <w:sz w:val="18"/>
                <w:szCs w:val="18"/>
              </w:rPr>
              <w:t>(57)</w:t>
            </w:r>
            <w:r>
              <w:rPr>
                <w:sz w:val="18"/>
                <w:szCs w:val="18"/>
              </w:rPr>
              <w:fldChar w:fldCharType="end"/>
            </w:r>
          </w:p>
        </w:tc>
      </w:tr>
      <w:tr w:rsidR="009E17C1" w:rsidRPr="0001000C" w14:paraId="192BC26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6AC84F2" w14:textId="77777777" w:rsidR="009E17C1" w:rsidRPr="003B13B1" w:rsidRDefault="009E17C1" w:rsidP="009D1C4B">
            <w:pPr>
              <w:jc w:val="center"/>
              <w:rPr>
                <w:sz w:val="18"/>
                <w:szCs w:val="18"/>
              </w:rPr>
            </w:pPr>
            <w:r>
              <w:rPr>
                <w:sz w:val="18"/>
                <w:szCs w:val="18"/>
              </w:rPr>
              <w:t xml:space="preserve">London </w:t>
            </w:r>
            <w:r w:rsidRPr="008B6F64">
              <w:rPr>
                <w:i/>
                <w:sz w:val="18"/>
                <w:szCs w:val="18"/>
              </w:rPr>
              <w:t>et al.</w:t>
            </w:r>
          </w:p>
        </w:tc>
        <w:tc>
          <w:tcPr>
            <w:tcW w:w="0" w:type="auto"/>
          </w:tcPr>
          <w:p w14:paraId="41B796E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B25D89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F1FDA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F9DCF3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5</w:t>
            </w:r>
          </w:p>
        </w:tc>
        <w:tc>
          <w:tcPr>
            <w:tcW w:w="0" w:type="auto"/>
          </w:tcPr>
          <w:p w14:paraId="0423EE2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74920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20130F6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1642BBCF" w14:textId="3AF3D223"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Pr>
                <w:sz w:val="18"/>
                <w:szCs w:val="18"/>
              </w:rPr>
              <w:fldChar w:fldCharType="separate"/>
            </w:r>
            <w:r w:rsidRPr="008E6533">
              <w:rPr>
                <w:noProof/>
                <w:sz w:val="18"/>
                <w:szCs w:val="18"/>
              </w:rPr>
              <w:t>(58)</w:t>
            </w:r>
            <w:r>
              <w:rPr>
                <w:sz w:val="18"/>
                <w:szCs w:val="18"/>
              </w:rPr>
              <w:fldChar w:fldCharType="end"/>
            </w:r>
          </w:p>
        </w:tc>
      </w:tr>
      <w:tr w:rsidR="009E17C1" w:rsidRPr="0001000C" w14:paraId="736CFF86"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9E17C1" w:rsidRDefault="009E17C1" w:rsidP="009D1C4B">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shd w:val="clear" w:color="auto" w:fill="E7E6E6" w:themeFill="background2"/>
          </w:tcPr>
          <w:p w14:paraId="5809825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9E17C1" w:rsidRPr="0001000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9E17C1" w:rsidRPr="0001000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9E17C1" w:rsidRPr="0001000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9E17C1" w:rsidRPr="0001000C" w14:paraId="74BB0928"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9E17C1" w:rsidRPr="006154A9" w:rsidRDefault="009E17C1" w:rsidP="009D1C4B">
            <w:pPr>
              <w:jc w:val="center"/>
              <w:rPr>
                <w:sz w:val="18"/>
                <w:szCs w:val="18"/>
              </w:rPr>
            </w:pPr>
            <w:r>
              <w:rPr>
                <w:sz w:val="18"/>
                <w:szCs w:val="18"/>
              </w:rPr>
              <w:lastRenderedPageBreak/>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58BCC0D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9E17C1" w:rsidRPr="006154A9"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9E17C1" w:rsidRPr="008D47FC"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247E5AB4" w:rsidR="009E17C1" w:rsidRPr="00185B1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9E17C1" w:rsidRPr="0001000C" w14:paraId="0D85880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5B441C" w14:textId="77777777" w:rsidR="009E17C1" w:rsidRPr="003B13B1" w:rsidRDefault="009E17C1" w:rsidP="009D1C4B">
            <w:pPr>
              <w:jc w:val="center"/>
              <w:rPr>
                <w:sz w:val="18"/>
                <w:szCs w:val="18"/>
              </w:rPr>
            </w:pPr>
            <w:r>
              <w:rPr>
                <w:sz w:val="18"/>
                <w:szCs w:val="18"/>
              </w:rPr>
              <w:t xml:space="preserve">Merjanian </w:t>
            </w:r>
            <w:r w:rsidRPr="00A32BD2">
              <w:rPr>
                <w:i/>
                <w:sz w:val="18"/>
                <w:szCs w:val="18"/>
              </w:rPr>
              <w:t>et al.</w:t>
            </w:r>
          </w:p>
        </w:tc>
        <w:tc>
          <w:tcPr>
            <w:tcW w:w="0" w:type="auto"/>
          </w:tcPr>
          <w:p w14:paraId="512298F0" w14:textId="477F9A25"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751FF4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5FBB740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355F089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9D9266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3AA2207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78C37AA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4505D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8FE440D" w14:textId="585D05E8"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Pr>
                <w:sz w:val="18"/>
                <w:szCs w:val="18"/>
              </w:rPr>
              <w:fldChar w:fldCharType="separate"/>
            </w:r>
            <w:r w:rsidRPr="008E6533">
              <w:rPr>
                <w:noProof/>
                <w:sz w:val="18"/>
                <w:szCs w:val="18"/>
              </w:rPr>
              <w:t>(61)</w:t>
            </w:r>
            <w:r>
              <w:rPr>
                <w:sz w:val="18"/>
                <w:szCs w:val="18"/>
              </w:rPr>
              <w:fldChar w:fldCharType="end"/>
            </w:r>
          </w:p>
        </w:tc>
      </w:tr>
      <w:tr w:rsidR="009E17C1" w:rsidRPr="0001000C" w14:paraId="62A48DA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6C1590D" w14:textId="77777777" w:rsidR="009E17C1" w:rsidRPr="003B13B1" w:rsidRDefault="009E17C1" w:rsidP="009D1C4B">
            <w:pPr>
              <w:jc w:val="center"/>
              <w:rPr>
                <w:sz w:val="18"/>
                <w:szCs w:val="18"/>
              </w:rPr>
            </w:pPr>
            <w:r>
              <w:rPr>
                <w:sz w:val="18"/>
                <w:szCs w:val="18"/>
              </w:rPr>
              <w:t xml:space="preserve">Merjanian </w:t>
            </w:r>
            <w:r w:rsidRPr="00A32BD2">
              <w:rPr>
                <w:i/>
                <w:sz w:val="18"/>
                <w:szCs w:val="18"/>
              </w:rPr>
              <w:t>et al.</w:t>
            </w:r>
          </w:p>
        </w:tc>
        <w:tc>
          <w:tcPr>
            <w:tcW w:w="0" w:type="auto"/>
          </w:tcPr>
          <w:p w14:paraId="66B892B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E0552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2FDCF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3CA5C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AFB58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ne to increased severity of CAC</w:t>
            </w:r>
          </w:p>
        </w:tc>
        <w:tc>
          <w:tcPr>
            <w:tcW w:w="0" w:type="auto"/>
          </w:tcPr>
          <w:p w14:paraId="39D3E2C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10AF7A88" w14:textId="77777777" w:rsidR="009E17C1" w:rsidRPr="00A73F1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36FC7A8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0EF4DBE5"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66EE2C9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BE323" w14:textId="77777777" w:rsidR="009E17C1" w:rsidRDefault="009E17C1" w:rsidP="009D1C4B">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08D9A5B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0B75CC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56F55C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B3B579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E9C059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28F1B2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0711113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34CE3C5B" w14:textId="68639BBF"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9E17C1" w:rsidRPr="0001000C" w14:paraId="47E7449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30E21C" w14:textId="77777777" w:rsidR="009E17C1" w:rsidRPr="00662DE4" w:rsidRDefault="009E17C1" w:rsidP="009D1C4B">
            <w:pPr>
              <w:jc w:val="center"/>
              <w:rPr>
                <w:sz w:val="18"/>
                <w:szCs w:val="18"/>
              </w:rPr>
            </w:pPr>
            <w:proofErr w:type="spellStart"/>
            <w:r>
              <w:rPr>
                <w:sz w:val="18"/>
                <w:szCs w:val="18"/>
              </w:rPr>
              <w:t>Mizuiri</w:t>
            </w:r>
            <w:proofErr w:type="spellEnd"/>
            <w:r>
              <w:rPr>
                <w:sz w:val="18"/>
                <w:szCs w:val="18"/>
              </w:rPr>
              <w:t xml:space="preserve"> </w:t>
            </w:r>
            <w:r w:rsidRPr="00F741BD">
              <w:rPr>
                <w:i/>
                <w:sz w:val="18"/>
                <w:szCs w:val="18"/>
              </w:rPr>
              <w:t>et al.</w:t>
            </w:r>
          </w:p>
        </w:tc>
        <w:tc>
          <w:tcPr>
            <w:tcW w:w="0" w:type="auto"/>
          </w:tcPr>
          <w:p w14:paraId="00ABEB7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E745AF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0D38F4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F2D57C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498D998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48A6C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7632804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0A70CE5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24A7795A" w14:textId="71E75113"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Pr>
                <w:sz w:val="18"/>
                <w:szCs w:val="18"/>
              </w:rPr>
              <w:fldChar w:fldCharType="separate"/>
            </w:r>
            <w:r w:rsidRPr="008E6533">
              <w:rPr>
                <w:noProof/>
                <w:sz w:val="18"/>
                <w:szCs w:val="18"/>
              </w:rPr>
              <w:t>(63)</w:t>
            </w:r>
            <w:r>
              <w:rPr>
                <w:sz w:val="18"/>
                <w:szCs w:val="18"/>
              </w:rPr>
              <w:fldChar w:fldCharType="end"/>
            </w:r>
          </w:p>
        </w:tc>
      </w:tr>
      <w:tr w:rsidR="009E17C1" w:rsidRPr="0001000C" w14:paraId="7F4382B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9E17C1" w:rsidRDefault="009E17C1" w:rsidP="009D1C4B">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1A817C2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DAA8D4A"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9E17C1" w:rsidRPr="0001000C" w14:paraId="60333B5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FBDAC9" w14:textId="77777777" w:rsidR="009E17C1" w:rsidRDefault="009E17C1" w:rsidP="009D1C4B">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2D495D8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7296E0A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1367A1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1F64FA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15B3D5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4E2EB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6630E1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11FE8D0" w14:textId="2BA534F6"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Pr>
                <w:sz w:val="18"/>
                <w:szCs w:val="18"/>
              </w:rPr>
              <w:fldChar w:fldCharType="separate"/>
            </w:r>
            <w:r w:rsidRPr="008E6533">
              <w:rPr>
                <w:noProof/>
                <w:sz w:val="18"/>
                <w:szCs w:val="18"/>
              </w:rPr>
              <w:t>(66)</w:t>
            </w:r>
            <w:r>
              <w:rPr>
                <w:sz w:val="18"/>
                <w:szCs w:val="18"/>
              </w:rPr>
              <w:fldChar w:fldCharType="end"/>
            </w:r>
          </w:p>
        </w:tc>
      </w:tr>
      <w:tr w:rsidR="009E17C1" w:rsidRPr="0001000C" w14:paraId="6FD56AC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87942" w14:textId="77777777" w:rsidR="009E17C1" w:rsidRDefault="009E17C1" w:rsidP="009D1C4B">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50B3B5BF" w14:textId="269B068A"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195030D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6F44E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BB3621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1BC6856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29F804E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female 73% vs. 61%</w:t>
            </w:r>
          </w:p>
        </w:tc>
        <w:tc>
          <w:tcPr>
            <w:tcW w:w="0" w:type="auto"/>
          </w:tcPr>
          <w:p w14:paraId="2AE1C96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32F8049B" w14:textId="60F98AB9"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7)","plainTextFormattedCitation":"(67)","previouslyFormattedCitation":"(68)"},"properties":{"noteIndex":0},"schema":"https://github.com/citation-style-language/schema/raw/master/csl-citation.json"}</w:instrText>
            </w:r>
            <w:r>
              <w:rPr>
                <w:sz w:val="18"/>
                <w:szCs w:val="18"/>
              </w:rPr>
              <w:fldChar w:fldCharType="separate"/>
            </w:r>
            <w:r w:rsidRPr="008E6533">
              <w:rPr>
                <w:noProof/>
                <w:sz w:val="18"/>
                <w:szCs w:val="18"/>
              </w:rPr>
              <w:t>(67)</w:t>
            </w:r>
            <w:r>
              <w:rPr>
                <w:sz w:val="18"/>
                <w:szCs w:val="18"/>
              </w:rPr>
              <w:fldChar w:fldCharType="end"/>
            </w:r>
          </w:p>
        </w:tc>
      </w:tr>
      <w:tr w:rsidR="009E17C1" w:rsidRPr="0001000C" w14:paraId="0CCD076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9E17C1" w:rsidRDefault="009E17C1" w:rsidP="009D1C4B">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A33849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9E17C1" w:rsidRPr="0001000C" w14:paraId="66AFBE4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ADB3" w14:textId="77777777" w:rsidR="009E17C1" w:rsidRPr="001E5EB1" w:rsidRDefault="009E17C1" w:rsidP="009D1C4B">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380B4D6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4A51D6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D656F4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76ACA7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06E6F33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0CEAE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3B9C9807" w14:textId="77777777" w:rsidR="009E17C1" w:rsidRPr="00AB4150"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018124E8" w14:textId="77777777" w:rsidR="009E17C1" w:rsidRPr="001E5EB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52717C05" w14:textId="01BCBB35"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Pr>
                <w:sz w:val="18"/>
                <w:szCs w:val="18"/>
              </w:rPr>
              <w:fldChar w:fldCharType="separate"/>
            </w:r>
            <w:r w:rsidRPr="008E6533">
              <w:rPr>
                <w:noProof/>
                <w:sz w:val="18"/>
                <w:szCs w:val="18"/>
              </w:rPr>
              <w:t>(69)</w:t>
            </w:r>
            <w:r>
              <w:rPr>
                <w:sz w:val="18"/>
                <w:szCs w:val="18"/>
              </w:rPr>
              <w:fldChar w:fldCharType="end"/>
            </w:r>
          </w:p>
        </w:tc>
      </w:tr>
      <w:tr w:rsidR="009E17C1" w:rsidRPr="0001000C" w14:paraId="636B95C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F24B09E" w14:textId="77777777" w:rsidR="009E17C1" w:rsidRPr="004F0D3C" w:rsidRDefault="009E17C1" w:rsidP="009D1C4B">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1FA713F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B4BC2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BA2CF1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FEFF55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3A486E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9D7A2B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089D75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4316F96D"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Pr="00C01632">
              <w:rPr>
                <w:noProof/>
                <w:sz w:val="18"/>
                <w:szCs w:val="18"/>
              </w:rPr>
              <w:t>(70)</w:t>
            </w:r>
            <w:r>
              <w:rPr>
                <w:sz w:val="18"/>
                <w:szCs w:val="18"/>
              </w:rPr>
              <w:fldChar w:fldCharType="end"/>
            </w:r>
          </w:p>
        </w:tc>
      </w:tr>
      <w:tr w:rsidR="009E17C1" w:rsidRPr="0001000C" w14:paraId="6FD1E0C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734EF" w14:textId="77777777" w:rsidR="009E17C1" w:rsidRPr="00871588" w:rsidRDefault="009E17C1" w:rsidP="009D1C4B">
            <w:pPr>
              <w:jc w:val="center"/>
              <w:rPr>
                <w:sz w:val="18"/>
                <w:szCs w:val="18"/>
              </w:rPr>
            </w:pPr>
            <w:r>
              <w:rPr>
                <w:sz w:val="18"/>
                <w:szCs w:val="18"/>
              </w:rPr>
              <w:t xml:space="preserve">Oh </w:t>
            </w:r>
            <w:r w:rsidRPr="00E811AE">
              <w:rPr>
                <w:i/>
                <w:sz w:val="18"/>
                <w:szCs w:val="18"/>
              </w:rPr>
              <w:t>et al.</w:t>
            </w:r>
          </w:p>
        </w:tc>
        <w:tc>
          <w:tcPr>
            <w:tcW w:w="0" w:type="auto"/>
          </w:tcPr>
          <w:p w14:paraId="3615B5D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y</w:t>
            </w:r>
          </w:p>
        </w:tc>
        <w:tc>
          <w:tcPr>
            <w:tcW w:w="0" w:type="auto"/>
          </w:tcPr>
          <w:p w14:paraId="79EEB79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tcPr>
          <w:p w14:paraId="560754E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7250415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9</w:t>
            </w:r>
          </w:p>
        </w:tc>
        <w:tc>
          <w:tcPr>
            <w:tcW w:w="0" w:type="auto"/>
          </w:tcPr>
          <w:p w14:paraId="0BE754E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44B1526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61B1FDA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045C9BCE"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Pr="00C01632">
              <w:rPr>
                <w:noProof/>
                <w:sz w:val="18"/>
                <w:szCs w:val="18"/>
              </w:rPr>
              <w:t>(72)</w:t>
            </w:r>
            <w:r>
              <w:rPr>
                <w:sz w:val="18"/>
                <w:szCs w:val="18"/>
              </w:rPr>
              <w:fldChar w:fldCharType="end"/>
            </w:r>
          </w:p>
        </w:tc>
      </w:tr>
      <w:tr w:rsidR="009E17C1" w:rsidRPr="0001000C" w14:paraId="218CDD21"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9E17C1" w:rsidRDefault="009E17C1" w:rsidP="009D1C4B">
            <w:pPr>
              <w:jc w:val="center"/>
              <w:rPr>
                <w:sz w:val="18"/>
                <w:szCs w:val="18"/>
                <w:lang w:eastAsia="ja-JP"/>
              </w:rPr>
            </w:pPr>
            <w:r>
              <w:rPr>
                <w:sz w:val="18"/>
                <w:szCs w:val="18"/>
              </w:rPr>
              <w:lastRenderedPageBreak/>
              <w:t xml:space="preserve">Okamoto </w:t>
            </w:r>
            <w:r w:rsidRPr="00DA5D6D">
              <w:rPr>
                <w:i/>
                <w:iCs/>
                <w:sz w:val="18"/>
                <w:szCs w:val="18"/>
              </w:rPr>
              <w:t>et al</w:t>
            </w:r>
          </w:p>
        </w:tc>
        <w:tc>
          <w:tcPr>
            <w:tcW w:w="0" w:type="auto"/>
            <w:shd w:val="clear" w:color="auto" w:fill="E7E6E6" w:themeFill="background2"/>
          </w:tcPr>
          <w:p w14:paraId="5B29D09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9E17C1" w:rsidRPr="00DF2245"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9E17C1" w:rsidRPr="0092232C"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9E17C1" w:rsidRPr="0001000C" w14:paraId="38BF6D7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1A50B" w14:textId="77777777" w:rsidR="009E17C1" w:rsidRDefault="009E17C1" w:rsidP="009D1C4B">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4035AA5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5D5DEB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8CE1B6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FD063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06E5669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9DA89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205A6F3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486A800E" w14:textId="72D17F4B"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Pr>
                <w:sz w:val="18"/>
                <w:szCs w:val="18"/>
              </w:rPr>
              <w:fldChar w:fldCharType="separate"/>
            </w:r>
            <w:r w:rsidRPr="008E6533">
              <w:rPr>
                <w:noProof/>
                <w:sz w:val="18"/>
                <w:szCs w:val="18"/>
              </w:rPr>
              <w:t>(75)</w:t>
            </w:r>
            <w:r>
              <w:rPr>
                <w:sz w:val="18"/>
                <w:szCs w:val="18"/>
              </w:rPr>
              <w:fldChar w:fldCharType="end"/>
            </w:r>
          </w:p>
        </w:tc>
      </w:tr>
      <w:tr w:rsidR="009E17C1" w:rsidRPr="0001000C" w14:paraId="4D1AC67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9E17C1" w:rsidRDefault="009E17C1" w:rsidP="009D1C4B">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6847C36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9E17C1" w:rsidRPr="00AC2E60"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9E17C1" w:rsidRPr="0001000C" w14:paraId="0F1A977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BD04B" w14:textId="77777777" w:rsidR="009E17C1" w:rsidRPr="00FD7EB5" w:rsidRDefault="009E17C1" w:rsidP="009D1C4B">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1917B2D4" w14:textId="6A33107D"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D3422C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14278CE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564F5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2F98E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8870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131774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1B9C72B" w14:textId="2377F558"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Pr>
                <w:sz w:val="18"/>
                <w:szCs w:val="18"/>
              </w:rPr>
              <w:fldChar w:fldCharType="separate"/>
            </w:r>
            <w:r w:rsidRPr="008E6533">
              <w:rPr>
                <w:noProof/>
                <w:sz w:val="18"/>
                <w:szCs w:val="18"/>
              </w:rPr>
              <w:t>(77)</w:t>
            </w:r>
            <w:r>
              <w:rPr>
                <w:sz w:val="18"/>
                <w:szCs w:val="18"/>
              </w:rPr>
              <w:fldChar w:fldCharType="end"/>
            </w:r>
          </w:p>
        </w:tc>
      </w:tr>
      <w:tr w:rsidR="009E17C1" w:rsidRPr="0001000C" w14:paraId="22720275"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9E17C1" w:rsidRPr="00185B11" w:rsidRDefault="009E17C1" w:rsidP="009D1C4B">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shd w:val="clear" w:color="auto" w:fill="E7E6E6" w:themeFill="background2"/>
          </w:tcPr>
          <w:p w14:paraId="1D606E8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9E17C1" w:rsidRPr="008D47FC"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9157760"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9E17C1" w:rsidRPr="00185B1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9E17C1" w:rsidRPr="0001000C" w14:paraId="5D7E7BD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F47C" w14:textId="77777777" w:rsidR="009E17C1" w:rsidRDefault="009E17C1" w:rsidP="009D1C4B">
            <w:pPr>
              <w:jc w:val="center"/>
              <w:rPr>
                <w:sz w:val="18"/>
                <w:szCs w:val="18"/>
              </w:rPr>
            </w:pPr>
            <w:r>
              <w:rPr>
                <w:sz w:val="18"/>
                <w:szCs w:val="18"/>
              </w:rPr>
              <w:t xml:space="preserve">Ribeiro </w:t>
            </w:r>
            <w:r w:rsidRPr="0075058B">
              <w:rPr>
                <w:i/>
                <w:sz w:val="18"/>
                <w:szCs w:val="18"/>
              </w:rPr>
              <w:t>et al.</w:t>
            </w:r>
          </w:p>
        </w:tc>
        <w:tc>
          <w:tcPr>
            <w:tcW w:w="0" w:type="auto"/>
          </w:tcPr>
          <w:p w14:paraId="6068B82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C6CDD7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67784A3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C4C84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442FAAA"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8974D8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6F864B5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0E047EBB" w14:textId="69F62BB8"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Pr>
                <w:sz w:val="18"/>
                <w:szCs w:val="18"/>
              </w:rPr>
              <w:fldChar w:fldCharType="separate"/>
            </w:r>
            <w:r w:rsidRPr="008E6533">
              <w:rPr>
                <w:noProof/>
                <w:sz w:val="18"/>
                <w:szCs w:val="18"/>
              </w:rPr>
              <w:t>(79)</w:t>
            </w:r>
            <w:r>
              <w:rPr>
                <w:sz w:val="18"/>
                <w:szCs w:val="18"/>
              </w:rPr>
              <w:fldChar w:fldCharType="end"/>
            </w:r>
          </w:p>
        </w:tc>
      </w:tr>
      <w:tr w:rsidR="009E17C1" w:rsidRPr="0001000C" w14:paraId="7CAC2C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60B706" w14:textId="77777777" w:rsidR="009E17C1" w:rsidRDefault="009E17C1" w:rsidP="009D1C4B">
            <w:pPr>
              <w:jc w:val="center"/>
              <w:rPr>
                <w:sz w:val="18"/>
                <w:szCs w:val="18"/>
              </w:rPr>
            </w:pPr>
            <w:r>
              <w:rPr>
                <w:sz w:val="18"/>
                <w:szCs w:val="18"/>
              </w:rPr>
              <w:t xml:space="preserve">Ribeiro </w:t>
            </w:r>
            <w:r w:rsidRPr="0075058B">
              <w:rPr>
                <w:i/>
                <w:sz w:val="18"/>
                <w:szCs w:val="18"/>
              </w:rPr>
              <w:t>et al.</w:t>
            </w:r>
          </w:p>
        </w:tc>
        <w:tc>
          <w:tcPr>
            <w:tcW w:w="0" w:type="auto"/>
          </w:tcPr>
          <w:p w14:paraId="4E6BB6E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5530B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3A79B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BC216"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319BB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2F758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22BD734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58FCFE14"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1CA212C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975" w14:textId="77777777" w:rsidR="009E17C1" w:rsidRDefault="009E17C1" w:rsidP="009D1C4B">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7027B34B" w14:textId="77777777" w:rsidR="009E17C1" w:rsidRPr="00A63A6A"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3E16304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447846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AEAD5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263BF73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88878B" w14:textId="77777777" w:rsidR="009E17C1" w:rsidRPr="00D969E2"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41C4DC0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3839CE09" w14:textId="18AB8FA8"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Pr>
                <w:sz w:val="18"/>
                <w:szCs w:val="18"/>
              </w:rPr>
              <w:fldChar w:fldCharType="separate"/>
            </w:r>
            <w:r w:rsidRPr="008E6533">
              <w:rPr>
                <w:noProof/>
                <w:sz w:val="18"/>
                <w:szCs w:val="18"/>
              </w:rPr>
              <w:t>(80)</w:t>
            </w:r>
            <w:r>
              <w:rPr>
                <w:sz w:val="18"/>
                <w:szCs w:val="18"/>
              </w:rPr>
              <w:fldChar w:fldCharType="end"/>
            </w:r>
          </w:p>
        </w:tc>
      </w:tr>
      <w:tr w:rsidR="009E17C1" w:rsidRPr="0001000C" w14:paraId="5222923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9E17C1" w:rsidRPr="005453A0" w:rsidRDefault="009E17C1" w:rsidP="009D1C4B">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shd w:val="clear" w:color="auto" w:fill="E7E6E6" w:themeFill="background2"/>
          </w:tcPr>
          <w:p w14:paraId="77FDB34D" w14:textId="77777777" w:rsidR="009E17C1" w:rsidRPr="005453A0"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9E17C1" w:rsidRPr="0001000C" w14:paraId="10E2E0F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9E17C1" w:rsidRDefault="009E17C1" w:rsidP="009D1C4B">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583310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9E17C1" w:rsidRPr="00FA5D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2D070582"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9E17C1" w:rsidRPr="0001000C" w14:paraId="7AA819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ADCBFC3" w14:textId="77777777" w:rsidR="009E17C1" w:rsidRDefault="009E17C1" w:rsidP="009D1C4B">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1E1C302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3A705AE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35B363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5D3CAD7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BD73F89"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0BAD696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6B146FF" w14:textId="77777777" w:rsidR="009E17C1" w:rsidRPr="0092232C"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29FD6F6B" w14:textId="72CE0F4A"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2352DD">
              <w:rPr>
                <w:sz w:val="18"/>
                <w:szCs w:val="18"/>
              </w:rPr>
              <w:fldChar w:fldCharType="separate"/>
            </w:r>
            <w:r w:rsidRPr="008E6533">
              <w:rPr>
                <w:noProof/>
                <w:sz w:val="18"/>
                <w:szCs w:val="18"/>
              </w:rPr>
              <w:t>(83)</w:t>
            </w:r>
            <w:r w:rsidRPr="002352DD">
              <w:rPr>
                <w:sz w:val="18"/>
                <w:szCs w:val="18"/>
              </w:rPr>
              <w:fldChar w:fldCharType="end"/>
            </w:r>
          </w:p>
        </w:tc>
      </w:tr>
      <w:tr w:rsidR="009E17C1" w:rsidRPr="0001000C" w14:paraId="18ADF9A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F9C8A4" w14:textId="77777777" w:rsidR="009E17C1" w:rsidRDefault="009E17C1" w:rsidP="009D1C4B">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2E228D2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E8D1BC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6EA31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5D746DD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56A7D1C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27FAAF" w14:textId="77777777" w:rsidR="009E17C1" w:rsidRPr="006512AB"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3BC916A4" w14:textId="77777777" w:rsidR="009E17C1" w:rsidRPr="00DD51D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2C767037" w14:textId="77777777" w:rsidR="009E17C1" w:rsidRPr="00DD51DD"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56BBB14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798C5BE3" w14:textId="39C24FCC"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4)","plainTextFormattedCitation":"(84)","previouslyFormattedCitation":"(85)"},"properties":{"noteIndex":0},"schema":"https://github.com/citation-style-language/schema/raw/master/csl-citation.json"}</w:instrText>
            </w:r>
            <w:r>
              <w:rPr>
                <w:sz w:val="18"/>
                <w:szCs w:val="18"/>
              </w:rPr>
              <w:fldChar w:fldCharType="separate"/>
            </w:r>
            <w:r w:rsidRPr="008E6533">
              <w:rPr>
                <w:noProof/>
                <w:sz w:val="18"/>
                <w:szCs w:val="18"/>
              </w:rPr>
              <w:t>(84)</w:t>
            </w:r>
            <w:r>
              <w:rPr>
                <w:sz w:val="18"/>
                <w:szCs w:val="18"/>
              </w:rPr>
              <w:fldChar w:fldCharType="end"/>
            </w:r>
          </w:p>
        </w:tc>
      </w:tr>
      <w:tr w:rsidR="009E17C1" w:rsidRPr="0001000C" w14:paraId="7ED0B41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54FE5AB" w14:textId="77777777" w:rsidR="009E17C1" w:rsidRDefault="009E17C1" w:rsidP="009D1C4B">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12717F9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27383D4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3930DC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B846E5A"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128A2B1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9A4EF1F" w14:textId="77777777" w:rsidR="009E17C1" w:rsidRPr="008A438F"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27764E35" w14:textId="77777777" w:rsidR="009E17C1" w:rsidRPr="00AE0ADA"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0A307D9" w14:textId="77777777" w:rsidR="009E17C1" w:rsidRPr="00AE0ADA"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0970B2FA" w14:textId="77777777" w:rsidR="009E17C1" w:rsidRPr="00AE0ADA"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438EDB9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5A8A183D" w14:textId="1F859F22"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Pr>
                <w:sz w:val="18"/>
                <w:szCs w:val="18"/>
              </w:rPr>
              <w:fldChar w:fldCharType="separate"/>
            </w:r>
            <w:r w:rsidRPr="008E6533">
              <w:rPr>
                <w:noProof/>
                <w:sz w:val="18"/>
                <w:szCs w:val="18"/>
              </w:rPr>
              <w:t>(85)</w:t>
            </w:r>
            <w:r>
              <w:rPr>
                <w:sz w:val="18"/>
                <w:szCs w:val="18"/>
              </w:rPr>
              <w:fldChar w:fldCharType="end"/>
            </w:r>
          </w:p>
        </w:tc>
      </w:tr>
      <w:tr w:rsidR="009E17C1" w:rsidRPr="0001000C" w14:paraId="7DE22C4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9E17C1" w:rsidRPr="00185B11" w:rsidRDefault="009E17C1" w:rsidP="009D1C4B">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DFFD468" w14:textId="2AB2E41C"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9E17C1" w:rsidRPr="003C3B35"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77777777" w:rsidR="009E17C1" w:rsidRPr="008D47F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3FB61C3" w14:textId="5B29E130"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9E17C1" w:rsidRPr="0001000C" w14:paraId="28EFE41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8CAD4EC" w14:textId="77777777" w:rsidR="009E17C1" w:rsidRDefault="009E17C1" w:rsidP="009D1C4B">
            <w:pPr>
              <w:jc w:val="center"/>
              <w:rPr>
                <w:sz w:val="18"/>
                <w:szCs w:val="18"/>
              </w:rPr>
            </w:pPr>
            <w:r w:rsidRPr="00871588">
              <w:rPr>
                <w:sz w:val="18"/>
                <w:szCs w:val="18"/>
              </w:rPr>
              <w:lastRenderedPageBreak/>
              <w:t>Tomiyama</w:t>
            </w:r>
            <w:r>
              <w:rPr>
                <w:sz w:val="18"/>
                <w:szCs w:val="18"/>
              </w:rPr>
              <w:t xml:space="preserve"> </w:t>
            </w:r>
            <w:r w:rsidRPr="00871588">
              <w:rPr>
                <w:i/>
                <w:sz w:val="18"/>
                <w:szCs w:val="18"/>
              </w:rPr>
              <w:t>et al.</w:t>
            </w:r>
          </w:p>
        </w:tc>
        <w:tc>
          <w:tcPr>
            <w:tcW w:w="0" w:type="auto"/>
          </w:tcPr>
          <w:p w14:paraId="59949A08"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E61B5E"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AB4C5A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40F961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4FD1AD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5CFC6075"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590D4FFB"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6EC2241A" w14:textId="5ADFCA70"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Pr>
                <w:sz w:val="18"/>
                <w:szCs w:val="18"/>
              </w:rPr>
              <w:fldChar w:fldCharType="separate"/>
            </w:r>
            <w:r w:rsidRPr="008E6533">
              <w:rPr>
                <w:noProof/>
                <w:sz w:val="18"/>
                <w:szCs w:val="18"/>
              </w:rPr>
              <w:t>(87)</w:t>
            </w:r>
            <w:r>
              <w:rPr>
                <w:sz w:val="18"/>
                <w:szCs w:val="18"/>
              </w:rPr>
              <w:fldChar w:fldCharType="end"/>
            </w:r>
          </w:p>
        </w:tc>
      </w:tr>
      <w:tr w:rsidR="009E17C1" w:rsidRPr="0001000C" w14:paraId="24BF082E"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9E17C1" w:rsidRDefault="009E17C1" w:rsidP="009D1C4B">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shd w:val="clear" w:color="auto" w:fill="E7E6E6" w:themeFill="background2"/>
          </w:tcPr>
          <w:p w14:paraId="6224FB5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9E17C1" w:rsidRPr="00FC7FE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41DE70EB"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9E17C1" w:rsidRPr="0001000C" w14:paraId="0F5782B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A99AB6" w14:textId="77777777" w:rsidR="009E17C1" w:rsidRDefault="009E17C1" w:rsidP="009D1C4B">
            <w:pPr>
              <w:jc w:val="center"/>
              <w:rPr>
                <w:sz w:val="18"/>
                <w:szCs w:val="18"/>
              </w:rPr>
            </w:pPr>
            <w:r>
              <w:rPr>
                <w:sz w:val="18"/>
                <w:szCs w:val="18"/>
              </w:rPr>
              <w:t xml:space="preserve">Wang </w:t>
            </w:r>
            <w:r w:rsidRPr="006F532F">
              <w:rPr>
                <w:i/>
                <w:sz w:val="18"/>
                <w:szCs w:val="18"/>
              </w:rPr>
              <w:t>et al.</w:t>
            </w:r>
          </w:p>
        </w:tc>
        <w:tc>
          <w:tcPr>
            <w:tcW w:w="0" w:type="auto"/>
          </w:tcPr>
          <w:p w14:paraId="16BC0FD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 (Hong Kong)</w:t>
            </w:r>
          </w:p>
        </w:tc>
        <w:tc>
          <w:tcPr>
            <w:tcW w:w="0" w:type="auto"/>
          </w:tcPr>
          <w:p w14:paraId="47B92451"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4B3168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573665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w:t>
            </w:r>
          </w:p>
        </w:tc>
        <w:tc>
          <w:tcPr>
            <w:tcW w:w="0" w:type="auto"/>
          </w:tcPr>
          <w:p w14:paraId="3729439D"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513A01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1CF2A70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T</w:t>
            </w:r>
          </w:p>
        </w:tc>
        <w:tc>
          <w:tcPr>
            <w:tcW w:w="0" w:type="auto"/>
          </w:tcPr>
          <w:p w14:paraId="23FF2C69" w14:textId="6BB35F3D"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rPr>
              <w:fldChar w:fldCharType="separate"/>
            </w:r>
            <w:r w:rsidRPr="008E6533">
              <w:rPr>
                <w:noProof/>
                <w:sz w:val="18"/>
                <w:szCs w:val="18"/>
              </w:rPr>
              <w:t>(89)</w:t>
            </w:r>
            <w:r>
              <w:rPr>
                <w:sz w:val="18"/>
                <w:szCs w:val="18"/>
              </w:rPr>
              <w:fldChar w:fldCharType="end"/>
            </w:r>
          </w:p>
        </w:tc>
      </w:tr>
      <w:tr w:rsidR="009E17C1" w:rsidRPr="0001000C" w14:paraId="374D99F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DDC9A" w14:textId="77777777" w:rsidR="009E17C1" w:rsidRPr="00F6753A" w:rsidRDefault="009E17C1" w:rsidP="009D1C4B">
            <w:pPr>
              <w:jc w:val="center"/>
              <w:rPr>
                <w:sz w:val="18"/>
                <w:szCs w:val="18"/>
              </w:rPr>
            </w:pPr>
            <w:r>
              <w:rPr>
                <w:sz w:val="18"/>
                <w:szCs w:val="18"/>
              </w:rPr>
              <w:t xml:space="preserve">Wang </w:t>
            </w:r>
            <w:r w:rsidRPr="00777C9D">
              <w:rPr>
                <w:i/>
                <w:sz w:val="18"/>
                <w:szCs w:val="18"/>
              </w:rPr>
              <w:t>et al.</w:t>
            </w:r>
          </w:p>
        </w:tc>
        <w:tc>
          <w:tcPr>
            <w:tcW w:w="0" w:type="auto"/>
          </w:tcPr>
          <w:p w14:paraId="0ED40C29"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77E3422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46DDA6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55FEA7E"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BB3DE8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E6BE8E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7CD3EC2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691720AE"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Pr="00C01632">
              <w:rPr>
                <w:noProof/>
                <w:sz w:val="18"/>
                <w:szCs w:val="18"/>
              </w:rPr>
              <w:t>(90)</w:t>
            </w:r>
            <w:r>
              <w:rPr>
                <w:sz w:val="18"/>
                <w:szCs w:val="18"/>
              </w:rPr>
              <w:fldChar w:fldCharType="end"/>
            </w:r>
          </w:p>
        </w:tc>
      </w:tr>
      <w:tr w:rsidR="009E17C1" w:rsidRPr="0001000C" w14:paraId="0C3EFFC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7176727" w14:textId="77777777" w:rsidR="009E17C1" w:rsidRPr="0096126F" w:rsidRDefault="009E17C1" w:rsidP="009D1C4B">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15E007B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E9564C7"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4809F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6AB27914"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5BDBF13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FC2D6D4" w14:textId="77777777" w:rsidR="009E17C1" w:rsidRPr="00DD3764"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0B84DC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098D493B" w14:textId="1DC9F09B"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Pr>
                <w:sz w:val="18"/>
                <w:szCs w:val="18"/>
              </w:rPr>
              <w:fldChar w:fldCharType="separate"/>
            </w:r>
            <w:r w:rsidRPr="008E6533">
              <w:rPr>
                <w:noProof/>
                <w:sz w:val="18"/>
                <w:szCs w:val="18"/>
              </w:rPr>
              <w:t>(91)</w:t>
            </w:r>
            <w:r>
              <w:rPr>
                <w:sz w:val="18"/>
                <w:szCs w:val="18"/>
              </w:rPr>
              <w:fldChar w:fldCharType="end"/>
            </w:r>
          </w:p>
        </w:tc>
      </w:tr>
      <w:tr w:rsidR="009E17C1" w:rsidRPr="0001000C" w14:paraId="69B4CFF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E82B1F" w14:textId="77777777" w:rsidR="009E17C1" w:rsidRDefault="009E17C1" w:rsidP="009D1C4B">
            <w:pPr>
              <w:jc w:val="center"/>
              <w:rPr>
                <w:sz w:val="18"/>
                <w:szCs w:val="18"/>
              </w:rPr>
            </w:pPr>
            <w:r>
              <w:rPr>
                <w:sz w:val="18"/>
                <w:szCs w:val="18"/>
              </w:rPr>
              <w:t xml:space="preserve">Yoshikawa </w:t>
            </w:r>
            <w:r w:rsidRPr="007D4C4D">
              <w:rPr>
                <w:i/>
                <w:sz w:val="18"/>
                <w:szCs w:val="18"/>
              </w:rPr>
              <w:t>et al.</w:t>
            </w:r>
          </w:p>
        </w:tc>
        <w:tc>
          <w:tcPr>
            <w:tcW w:w="0" w:type="auto"/>
          </w:tcPr>
          <w:p w14:paraId="1BCA378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7C22A9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EE89AD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C8884CB" w14:textId="77777777" w:rsidR="009E17C1" w:rsidRPr="00AE18CE"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C5B280E" w14:textId="77777777" w:rsidR="009E17C1" w:rsidRPr="00AE18CE"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01C5F6E" w14:textId="77777777" w:rsidR="009E17C1" w:rsidRPr="002503EF"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7B85B73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53D33C15" w14:textId="1836A4E6"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9E17C1" w:rsidRPr="0001000C" w14:paraId="7262727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9B0481" w14:textId="77777777" w:rsidR="009E17C1" w:rsidRDefault="009E17C1" w:rsidP="009D1C4B">
            <w:pPr>
              <w:jc w:val="center"/>
              <w:rPr>
                <w:sz w:val="18"/>
                <w:szCs w:val="18"/>
              </w:rPr>
            </w:pPr>
            <w:r>
              <w:rPr>
                <w:sz w:val="18"/>
                <w:szCs w:val="18"/>
              </w:rPr>
              <w:t xml:space="preserve">Zhou </w:t>
            </w:r>
            <w:r w:rsidRPr="0083684A">
              <w:rPr>
                <w:i/>
                <w:sz w:val="18"/>
                <w:szCs w:val="18"/>
              </w:rPr>
              <w:t>et al.</w:t>
            </w:r>
          </w:p>
        </w:tc>
        <w:tc>
          <w:tcPr>
            <w:tcW w:w="0" w:type="auto"/>
          </w:tcPr>
          <w:p w14:paraId="3F75C11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37E2DCF"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AB0217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1201703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5C3B6DA2"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EE9D6C3" w14:textId="77777777" w:rsidR="009E17C1" w:rsidRPr="00F165F3"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1BE0DACC"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C368393" w14:textId="5A8D8AE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Pr>
                <w:sz w:val="18"/>
                <w:szCs w:val="18"/>
              </w:rPr>
              <w:fldChar w:fldCharType="separate"/>
            </w:r>
            <w:r w:rsidRPr="008E6533">
              <w:rPr>
                <w:noProof/>
                <w:sz w:val="18"/>
                <w:szCs w:val="18"/>
              </w:rPr>
              <w:t>(93)</w:t>
            </w:r>
            <w:r>
              <w:rPr>
                <w:sz w:val="18"/>
                <w:szCs w:val="18"/>
              </w:rPr>
              <w:fldChar w:fldCharType="end"/>
            </w:r>
          </w:p>
        </w:tc>
      </w:tr>
      <w:tr w:rsidR="009E17C1" w:rsidRPr="0001000C" w14:paraId="3372055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CE5E27" w14:textId="77777777" w:rsidR="009E17C1" w:rsidRDefault="009E17C1" w:rsidP="009D1C4B">
            <w:pPr>
              <w:jc w:val="center"/>
              <w:rPr>
                <w:sz w:val="18"/>
                <w:szCs w:val="18"/>
              </w:rPr>
            </w:pPr>
            <w:r>
              <w:rPr>
                <w:sz w:val="18"/>
                <w:szCs w:val="18"/>
              </w:rPr>
              <w:t xml:space="preserve">Zhou </w:t>
            </w:r>
            <w:r w:rsidRPr="0083684A">
              <w:rPr>
                <w:i/>
                <w:sz w:val="18"/>
                <w:szCs w:val="18"/>
              </w:rPr>
              <w:t>et al.</w:t>
            </w:r>
          </w:p>
        </w:tc>
        <w:tc>
          <w:tcPr>
            <w:tcW w:w="0" w:type="auto"/>
          </w:tcPr>
          <w:p w14:paraId="0532C51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BF0DCC"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80FECF"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C31C7"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CE6C51"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E552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8B5074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E49697"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420"/>
        <w:gridCol w:w="1121"/>
        <w:gridCol w:w="587"/>
        <w:gridCol w:w="1099"/>
        <w:gridCol w:w="779"/>
        <w:gridCol w:w="1464"/>
        <w:gridCol w:w="4767"/>
        <w:gridCol w:w="2122"/>
        <w:gridCol w:w="599"/>
      </w:tblGrid>
      <w:tr w:rsidR="009E17C1" w:rsidRPr="0001000C" w14:paraId="24FD8B10"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9E17C1" w:rsidRPr="0001000C" w:rsidRDefault="009E17C1" w:rsidP="00E316CE">
            <w:pPr>
              <w:jc w:val="center"/>
              <w:rPr>
                <w:sz w:val="18"/>
                <w:szCs w:val="18"/>
              </w:rPr>
            </w:pPr>
            <w:r>
              <w:rPr>
                <w:rFonts w:hint="eastAsia"/>
                <w:sz w:val="18"/>
                <w:szCs w:val="18"/>
              </w:rPr>
              <w:t>A</w:t>
            </w:r>
            <w:r>
              <w:rPr>
                <w:sz w:val="18"/>
                <w:szCs w:val="18"/>
              </w:rPr>
              <w:t>uthors</w:t>
            </w:r>
          </w:p>
        </w:tc>
        <w:tc>
          <w:tcPr>
            <w:tcW w:w="0" w:type="auto"/>
          </w:tcPr>
          <w:p w14:paraId="6E0A8965"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A4145D2"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4B6FA82B"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0" w:type="auto"/>
          </w:tcPr>
          <w:p w14:paraId="7531AA0C" w14:textId="55A9DE12"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0D5585E0"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9E17C1" w:rsidRPr="0001000C" w14:paraId="5E85DE8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9E17C1" w:rsidRPr="005846A8" w:rsidRDefault="009E17C1"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5F073BBF" w14:textId="2EBF89F1"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38C0839"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E24338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DD953B9"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456DDB50"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28376B0"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286D039F"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7930C1C0" w14:textId="7F3EE976"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Pr>
                <w:sz w:val="18"/>
                <w:szCs w:val="18"/>
              </w:rPr>
              <w:fldChar w:fldCharType="separate"/>
            </w:r>
            <w:r w:rsidRPr="008E6533">
              <w:rPr>
                <w:noProof/>
                <w:sz w:val="18"/>
                <w:szCs w:val="18"/>
              </w:rPr>
              <w:t>(94)</w:t>
            </w:r>
            <w:r>
              <w:rPr>
                <w:sz w:val="18"/>
                <w:szCs w:val="18"/>
              </w:rPr>
              <w:fldChar w:fldCharType="end"/>
            </w:r>
          </w:p>
        </w:tc>
      </w:tr>
      <w:tr w:rsidR="009E17C1" w:rsidRPr="0001000C" w14:paraId="15838DE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9E17C1" w:rsidRPr="003B13B1" w:rsidRDefault="009E17C1" w:rsidP="004A5192">
            <w:pPr>
              <w:jc w:val="center"/>
              <w:rPr>
                <w:sz w:val="18"/>
                <w:szCs w:val="18"/>
              </w:rPr>
            </w:pPr>
            <w:r>
              <w:rPr>
                <w:sz w:val="18"/>
                <w:szCs w:val="18"/>
              </w:rPr>
              <w:t xml:space="preserve">Adragao </w:t>
            </w:r>
            <w:r w:rsidRPr="00E31F42">
              <w:rPr>
                <w:i/>
                <w:sz w:val="18"/>
                <w:szCs w:val="18"/>
              </w:rPr>
              <w:t>et al.</w:t>
            </w:r>
          </w:p>
        </w:tc>
        <w:tc>
          <w:tcPr>
            <w:tcW w:w="0" w:type="auto"/>
          </w:tcPr>
          <w:p w14:paraId="049ECE68"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5B612121"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840D56B"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4828F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2D583CF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2D2769CF" w14:textId="77777777" w:rsidR="009E17C1" w:rsidRPr="0001017B"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5C12E5C4" w14:textId="77777777" w:rsidR="009E17C1" w:rsidRPr="0001017B"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5914FEE5" w14:textId="3FBC624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Pr>
                <w:sz w:val="18"/>
                <w:szCs w:val="18"/>
              </w:rPr>
              <w:fldChar w:fldCharType="separate"/>
            </w:r>
            <w:r w:rsidRPr="008E6533">
              <w:rPr>
                <w:noProof/>
                <w:sz w:val="18"/>
                <w:szCs w:val="18"/>
              </w:rPr>
              <w:t>(95)</w:t>
            </w:r>
            <w:r>
              <w:rPr>
                <w:sz w:val="18"/>
                <w:szCs w:val="18"/>
              </w:rPr>
              <w:fldChar w:fldCharType="end"/>
            </w:r>
          </w:p>
        </w:tc>
      </w:tr>
      <w:tr w:rsidR="009E17C1" w:rsidRPr="0001000C" w14:paraId="05DE5B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6BFC9" w14:textId="77777777" w:rsidR="009E17C1" w:rsidRDefault="009E17C1" w:rsidP="004A5192">
            <w:pPr>
              <w:jc w:val="center"/>
              <w:rPr>
                <w:sz w:val="18"/>
                <w:szCs w:val="18"/>
              </w:rPr>
            </w:pPr>
            <w:r>
              <w:rPr>
                <w:sz w:val="18"/>
                <w:szCs w:val="18"/>
              </w:rPr>
              <w:t xml:space="preserve">Adragao </w:t>
            </w:r>
            <w:r w:rsidRPr="00E31F42">
              <w:rPr>
                <w:i/>
                <w:sz w:val="18"/>
                <w:szCs w:val="18"/>
              </w:rPr>
              <w:t>et al.</w:t>
            </w:r>
          </w:p>
        </w:tc>
        <w:tc>
          <w:tcPr>
            <w:tcW w:w="0" w:type="auto"/>
          </w:tcPr>
          <w:p w14:paraId="71694EF8"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77308"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4EC52"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7AEDB7"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E5CD9" w14:textId="77777777" w:rsidR="009E17C1" w:rsidRPr="00452D90"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3CC2BA"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0747DE"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CD182"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757F7E7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9E17C1" w:rsidRPr="00771035" w:rsidRDefault="009E17C1"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403F986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9E17C1" w:rsidRPr="0001000C"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47651BA0"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9E17C1" w:rsidRPr="0001000C" w14:paraId="37D723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9E17C1" w:rsidRDefault="009E17C1"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CEFC903" w14:textId="14DD7114"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 (CRIC)</w:t>
            </w:r>
          </w:p>
        </w:tc>
        <w:tc>
          <w:tcPr>
            <w:tcW w:w="0" w:type="auto"/>
          </w:tcPr>
          <w:p w14:paraId="15FF639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19D4AB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A</w:t>
            </w:r>
          </w:p>
        </w:tc>
        <w:tc>
          <w:tcPr>
            <w:tcW w:w="0" w:type="auto"/>
          </w:tcPr>
          <w:p w14:paraId="0A4714D0"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08</w:t>
            </w:r>
          </w:p>
        </w:tc>
        <w:tc>
          <w:tcPr>
            <w:tcW w:w="0" w:type="auto"/>
          </w:tcPr>
          <w:p w14:paraId="63F61EFE"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40FDAC9" w14:textId="77777777" w:rsidR="009E17C1" w:rsidRPr="008C7685"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1F4957BE"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5BB7DE47" w14:textId="294E4358"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Pr>
                <w:sz w:val="18"/>
                <w:szCs w:val="18"/>
              </w:rPr>
              <w:fldChar w:fldCharType="separate"/>
            </w:r>
            <w:r w:rsidRPr="008E6533">
              <w:rPr>
                <w:noProof/>
                <w:sz w:val="18"/>
                <w:szCs w:val="18"/>
              </w:rPr>
              <w:t>(99)</w:t>
            </w:r>
            <w:r>
              <w:rPr>
                <w:sz w:val="18"/>
                <w:szCs w:val="18"/>
              </w:rPr>
              <w:fldChar w:fldCharType="end"/>
            </w:r>
          </w:p>
        </w:tc>
      </w:tr>
      <w:tr w:rsidR="009E17C1" w:rsidRPr="0001000C" w14:paraId="339EFA4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3876F22" w14:textId="77777777" w:rsidR="009E17C1" w:rsidRDefault="009E17C1"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01A26E6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711A1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01B2B4"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316EF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7BEAA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E6D7F9" w14:textId="77777777" w:rsidR="009E17C1" w:rsidRPr="008C7685"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66F83F4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A150A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3B33666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4E5DC" w14:textId="77777777" w:rsidR="009E17C1" w:rsidRDefault="009E17C1"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49CB03EC"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626043"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13908E"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9D637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FE8C54"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24CB"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7F425503"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C4490E"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208342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DEBEF08" w14:textId="77777777" w:rsidR="009E17C1" w:rsidRDefault="009E17C1" w:rsidP="004A5192">
            <w:pPr>
              <w:jc w:val="center"/>
              <w:rPr>
                <w:sz w:val="18"/>
                <w:szCs w:val="18"/>
              </w:rPr>
            </w:pPr>
            <w:r>
              <w:rPr>
                <w:sz w:val="18"/>
                <w:szCs w:val="18"/>
              </w:rPr>
              <w:t xml:space="preserve">Bundy </w:t>
            </w:r>
            <w:r w:rsidRPr="00E97B26">
              <w:rPr>
                <w:i/>
                <w:sz w:val="18"/>
                <w:szCs w:val="18"/>
              </w:rPr>
              <w:t>et al</w:t>
            </w:r>
          </w:p>
        </w:tc>
        <w:tc>
          <w:tcPr>
            <w:tcW w:w="0" w:type="auto"/>
          </w:tcPr>
          <w:p w14:paraId="24756BC9" w14:textId="29406DC2"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47B4B5D7"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7AB0DF4E"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6E73AA3F"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665716EA"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16FBBB" w14:textId="77777777" w:rsidR="009E17C1" w:rsidRPr="00500B2D"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2AC3FDEA"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3BF0D0B3" w14:textId="5679316D"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Pr>
                <w:sz w:val="18"/>
                <w:szCs w:val="18"/>
              </w:rPr>
              <w:fldChar w:fldCharType="separate"/>
            </w:r>
            <w:r w:rsidRPr="008E6533">
              <w:rPr>
                <w:noProof/>
                <w:sz w:val="18"/>
                <w:szCs w:val="18"/>
              </w:rPr>
              <w:t>(100)</w:t>
            </w:r>
            <w:r>
              <w:rPr>
                <w:sz w:val="18"/>
                <w:szCs w:val="18"/>
              </w:rPr>
              <w:fldChar w:fldCharType="end"/>
            </w:r>
          </w:p>
        </w:tc>
      </w:tr>
      <w:tr w:rsidR="009E17C1" w:rsidRPr="0001000C" w14:paraId="36F39EB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9E17C1" w:rsidRDefault="009E17C1" w:rsidP="00681752">
            <w:pPr>
              <w:jc w:val="center"/>
              <w:rPr>
                <w:sz w:val="18"/>
                <w:szCs w:val="18"/>
              </w:rPr>
            </w:pPr>
            <w:r>
              <w:rPr>
                <w:sz w:val="18"/>
                <w:szCs w:val="18"/>
              </w:rPr>
              <w:t xml:space="preserve">Cai </w:t>
            </w:r>
            <w:r w:rsidRPr="00567F04">
              <w:rPr>
                <w:i/>
                <w:sz w:val="18"/>
                <w:szCs w:val="18"/>
              </w:rPr>
              <w:t>et al.</w:t>
            </w:r>
          </w:p>
        </w:tc>
        <w:tc>
          <w:tcPr>
            <w:tcW w:w="0" w:type="auto"/>
          </w:tcPr>
          <w:p w14:paraId="1E6A3C5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C9A76D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CCD81F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FF268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4175445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ACB5B8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682298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lateral plain radiograph</w:t>
            </w:r>
          </w:p>
        </w:tc>
        <w:tc>
          <w:tcPr>
            <w:tcW w:w="0" w:type="auto"/>
          </w:tcPr>
          <w:p w14:paraId="7A80B6D9" w14:textId="6C51DBF0"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9E17C1" w:rsidRPr="0001000C" w14:paraId="3769BF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1BA985" w14:textId="77777777" w:rsidR="009E17C1" w:rsidRDefault="009E17C1"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3BB5B0E8"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08CD9"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1382F21"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4374FE13"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7A43E6C1" w14:textId="77777777" w:rsidR="009E17C1" w:rsidRDefault="009E17C1"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19F881BC"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6D95DA71"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28EA1664" w14:textId="4D82EB56"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rPr>
              <w:fldChar w:fldCharType="separate"/>
            </w:r>
            <w:r w:rsidRPr="008E6533">
              <w:rPr>
                <w:noProof/>
                <w:sz w:val="18"/>
                <w:szCs w:val="18"/>
              </w:rPr>
              <w:t>(102)</w:t>
            </w:r>
            <w:r>
              <w:rPr>
                <w:sz w:val="18"/>
                <w:szCs w:val="18"/>
              </w:rPr>
              <w:fldChar w:fldCharType="end"/>
            </w:r>
          </w:p>
        </w:tc>
      </w:tr>
      <w:tr w:rsidR="009E17C1" w:rsidRPr="0001000C" w14:paraId="26850A5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D86B80" w14:textId="77777777" w:rsidR="009E17C1" w:rsidRDefault="009E17C1"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60F93FB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0F236E"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CF10C5"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C33F4A"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5FDF08" w14:textId="77777777" w:rsidR="009E17C1" w:rsidRDefault="009E17C1"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FC3E5A"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6EF0D3B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F614B4"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64253D6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9E17C1" w:rsidRPr="00DB7295" w:rsidRDefault="009E17C1"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4347E4E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9E17C1" w:rsidRPr="0001000C"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4A2211A1" w:rsidR="009E17C1" w:rsidRPr="00DF2245"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9E17C1" w:rsidRPr="0001000C" w14:paraId="5DFBB32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9E17C1" w:rsidRPr="00D1649A" w:rsidRDefault="009E17C1" w:rsidP="004A5192">
            <w:pPr>
              <w:jc w:val="center"/>
              <w:rPr>
                <w:sz w:val="18"/>
                <w:szCs w:val="18"/>
              </w:rPr>
            </w:pPr>
            <w:r>
              <w:rPr>
                <w:sz w:val="18"/>
                <w:szCs w:val="18"/>
              </w:rPr>
              <w:lastRenderedPageBreak/>
              <w:t xml:space="preserve">Chiu </w:t>
            </w:r>
            <w:r w:rsidRPr="0019367D">
              <w:rPr>
                <w:i/>
                <w:sz w:val="18"/>
                <w:szCs w:val="18"/>
              </w:rPr>
              <w:t>et al.</w:t>
            </w:r>
          </w:p>
        </w:tc>
        <w:tc>
          <w:tcPr>
            <w:tcW w:w="0" w:type="auto"/>
            <w:shd w:val="clear" w:color="auto" w:fill="E7E6E6" w:themeFill="background2"/>
          </w:tcPr>
          <w:p w14:paraId="3BC9D6E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06081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9E17C1" w:rsidRPr="0001000C" w14:paraId="519CF86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9E17C1" w:rsidRPr="00BD03D2" w:rsidRDefault="009E17C1"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08B9753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9E17C1" w:rsidRPr="0001000C" w14:paraId="2BDED3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16833" w14:textId="77777777" w:rsidR="009E17C1" w:rsidRDefault="009E17C1"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3AE7B721" w14:textId="77777777" w:rsidR="009E17C1" w:rsidRPr="00234D56"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66694FE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12AE08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4F3865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5D746F9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6EB0851" w14:textId="77777777" w:rsidR="009E17C1" w:rsidRPr="006C01C7"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11AAF84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67045286" w14:textId="448421C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9E17C1" w:rsidRPr="0001000C" w14:paraId="54E9278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9E17C1" w:rsidRDefault="009E17C1"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269E873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AB5531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9428A7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8C654D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4BB187A2" w14:textId="77777777" w:rsidR="009E17C1" w:rsidRPr="005D21C3"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74AD2F49"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32FBF0C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065062C1" w14:textId="7C4F12D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9E17C1" w:rsidRPr="0001000C" w14:paraId="24B35A3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9E17C1" w:rsidRPr="0001000C" w:rsidRDefault="009E17C1"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2456D2A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9D82940" w14:textId="4BF2B3A6"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9E17C1" w:rsidRPr="0001000C" w14:paraId="55E744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9E17C1" w:rsidRPr="003A2BEF" w:rsidRDefault="009E17C1" w:rsidP="00681752">
            <w:pPr>
              <w:jc w:val="center"/>
              <w:rPr>
                <w:sz w:val="18"/>
                <w:szCs w:val="18"/>
              </w:rPr>
            </w:pPr>
            <w:r>
              <w:rPr>
                <w:sz w:val="18"/>
                <w:szCs w:val="18"/>
              </w:rPr>
              <w:t xml:space="preserve">Dai </w:t>
            </w:r>
            <w:r w:rsidRPr="00DB67AD">
              <w:rPr>
                <w:i/>
                <w:sz w:val="18"/>
                <w:szCs w:val="18"/>
              </w:rPr>
              <w:t>et al</w:t>
            </w:r>
          </w:p>
        </w:tc>
        <w:tc>
          <w:tcPr>
            <w:tcW w:w="0" w:type="auto"/>
          </w:tcPr>
          <w:p w14:paraId="674A1D3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14F1DD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7338CC0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64F7D2E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1261CD58" w14:textId="77777777" w:rsidR="009E17C1" w:rsidRPr="008A18D5"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D0F6702" w14:textId="77777777" w:rsidR="009E17C1" w:rsidRPr="00F00F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62EFA0D9" w14:textId="7D9A21D9" w:rsidR="009E17C1" w:rsidRPr="00DB67A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DB67AD">
              <w:rPr>
                <w:sz w:val="18"/>
                <w:szCs w:val="18"/>
              </w:rPr>
              <w:t>oronary artery</w:t>
            </w:r>
          </w:p>
          <w:p w14:paraId="1DFA9EF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32B1466B" w14:textId="01025314"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Pr>
                <w:sz w:val="18"/>
                <w:szCs w:val="18"/>
              </w:rPr>
              <w:fldChar w:fldCharType="separate"/>
            </w:r>
            <w:r w:rsidRPr="008E6533">
              <w:rPr>
                <w:noProof/>
                <w:sz w:val="18"/>
                <w:szCs w:val="18"/>
              </w:rPr>
              <w:t>(103)</w:t>
            </w:r>
            <w:r>
              <w:rPr>
                <w:sz w:val="18"/>
                <w:szCs w:val="18"/>
              </w:rPr>
              <w:fldChar w:fldCharType="end"/>
            </w:r>
          </w:p>
        </w:tc>
      </w:tr>
      <w:tr w:rsidR="009E17C1" w:rsidRPr="0001000C" w14:paraId="328D0B3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9E17C1" w:rsidRPr="001818FE" w:rsidRDefault="009E17C1"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3C5C2EE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6EFF33D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9E17C1" w:rsidRPr="0001000C" w14:paraId="416C0FB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7F52A41" w14:textId="77777777" w:rsidR="009E17C1" w:rsidRPr="001818FE" w:rsidRDefault="009E17C1"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451A07D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12AB671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49DFE9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4C3C097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36451A8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417EBF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4C40F4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208C4CD3" w14:textId="44B0AECE"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9E17C1" w:rsidRPr="0001000C" w14:paraId="055B751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A2FFB8" w14:textId="77777777" w:rsidR="009E17C1" w:rsidRPr="006C4DC8" w:rsidRDefault="009E17C1" w:rsidP="00681752">
            <w:pPr>
              <w:jc w:val="center"/>
              <w:rPr>
                <w:sz w:val="18"/>
                <w:szCs w:val="18"/>
              </w:rPr>
            </w:pPr>
            <w:r>
              <w:rPr>
                <w:sz w:val="18"/>
                <w:szCs w:val="18"/>
              </w:rPr>
              <w:t>Fain et al.</w:t>
            </w:r>
          </w:p>
        </w:tc>
        <w:tc>
          <w:tcPr>
            <w:tcW w:w="0" w:type="auto"/>
          </w:tcPr>
          <w:p w14:paraId="06120516" w14:textId="79A6A36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C59E3F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F8ABBA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4D5ED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3B3B42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B6F586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99EA82E"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tcPr>
          <w:p w14:paraId="46A6BADC" w14:textId="2446CFFE"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 xml:space="preserve">23) in patients treated with peritoneal dialysis. PATIENTS AND METHODS: The study included 67 patients with chronic kidney disease (36 men and 31 women) aged 53 </w:instrText>
            </w:r>
            <w:r>
              <w:rPr>
                <w:rFonts w:ascii="Calibri" w:hAnsi="Calibri" w:cs="Calibri"/>
                <w:sz w:val="18"/>
                <w:szCs w:val="18"/>
              </w:rPr>
              <w:instrText>±</w:instrText>
            </w:r>
            <w:r>
              <w:rPr>
                <w:sz w:val="18"/>
                <w:szCs w:val="18"/>
              </w:rPr>
              <w:instrText>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5)","plainTextFormattedCitation":"(105)","previouslyFormattedCitation":"(111)"},"properties":{"noteIndex":0},"schema":"https://github.com/citation-style-language/schema/raw/master/csl-citation.json"}</w:instrText>
            </w:r>
            <w:r>
              <w:rPr>
                <w:sz w:val="18"/>
                <w:szCs w:val="18"/>
              </w:rPr>
              <w:fldChar w:fldCharType="separate"/>
            </w:r>
            <w:r w:rsidRPr="008E6533">
              <w:rPr>
                <w:noProof/>
                <w:sz w:val="18"/>
                <w:szCs w:val="18"/>
              </w:rPr>
              <w:t>(105)</w:t>
            </w:r>
            <w:r>
              <w:rPr>
                <w:sz w:val="18"/>
                <w:szCs w:val="18"/>
              </w:rPr>
              <w:fldChar w:fldCharType="end"/>
            </w:r>
          </w:p>
        </w:tc>
      </w:tr>
      <w:tr w:rsidR="009E17C1" w:rsidRPr="0001000C" w14:paraId="7325C36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9E17C1" w:rsidRPr="00CF2DA9" w:rsidRDefault="009E17C1" w:rsidP="00681752">
            <w:pPr>
              <w:jc w:val="center"/>
              <w:rPr>
                <w:sz w:val="18"/>
                <w:szCs w:val="18"/>
              </w:rPr>
            </w:pPr>
            <w:r>
              <w:rPr>
                <w:sz w:val="18"/>
                <w:szCs w:val="18"/>
              </w:rPr>
              <w:t xml:space="preserve">Fayed </w:t>
            </w:r>
            <w:r w:rsidRPr="00F0206F">
              <w:rPr>
                <w:i/>
                <w:sz w:val="18"/>
                <w:szCs w:val="18"/>
              </w:rPr>
              <w:t>et al.</w:t>
            </w:r>
          </w:p>
        </w:tc>
        <w:tc>
          <w:tcPr>
            <w:tcW w:w="0" w:type="auto"/>
          </w:tcPr>
          <w:p w14:paraId="64AABC8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0510139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CC3B5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A0CFD8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1F67E39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93CC42" w14:textId="77777777" w:rsidR="009E17C1" w:rsidRPr="00F0206F"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140FF21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42C74EC5" w14:textId="7C0DB70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Pr>
                <w:sz w:val="18"/>
                <w:szCs w:val="18"/>
              </w:rPr>
              <w:fldChar w:fldCharType="separate"/>
            </w:r>
            <w:r w:rsidRPr="008E6533">
              <w:rPr>
                <w:noProof/>
                <w:sz w:val="18"/>
                <w:szCs w:val="18"/>
              </w:rPr>
              <w:t>(106)</w:t>
            </w:r>
            <w:r>
              <w:rPr>
                <w:sz w:val="18"/>
                <w:szCs w:val="18"/>
              </w:rPr>
              <w:fldChar w:fldCharType="end"/>
            </w:r>
          </w:p>
        </w:tc>
      </w:tr>
      <w:tr w:rsidR="009E17C1" w:rsidRPr="0001000C" w14:paraId="211336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9E17C1" w:rsidRPr="003C16C4" w:rsidRDefault="009E17C1"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591C7C6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4DDFC7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32C75FE"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1BB773A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tcPr>
          <w:p w14:paraId="67DCBA7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EA372E" w14:textId="77777777" w:rsidR="009E17C1" w:rsidRPr="00F308B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4953B24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omputed tomography</w:t>
            </w:r>
          </w:p>
        </w:tc>
        <w:tc>
          <w:tcPr>
            <w:tcW w:w="0" w:type="auto"/>
          </w:tcPr>
          <w:p w14:paraId="2AEB5471" w14:textId="148FF97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Pr>
                <w:sz w:val="18"/>
                <w:szCs w:val="18"/>
              </w:rPr>
              <w:fldChar w:fldCharType="separate"/>
            </w:r>
            <w:r w:rsidRPr="008E6533">
              <w:rPr>
                <w:noProof/>
                <w:sz w:val="18"/>
                <w:szCs w:val="18"/>
              </w:rPr>
              <w:t>(107)</w:t>
            </w:r>
            <w:r>
              <w:rPr>
                <w:sz w:val="18"/>
                <w:szCs w:val="18"/>
              </w:rPr>
              <w:fldChar w:fldCharType="end"/>
            </w:r>
          </w:p>
        </w:tc>
      </w:tr>
      <w:tr w:rsidR="009E17C1" w:rsidRPr="0001000C" w14:paraId="6535833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9E17C1" w:rsidRPr="003A2BEF" w:rsidRDefault="009E17C1"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3838EEC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7B2CA7C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2D373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ABFC3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30F6BB1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7452A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7D93765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1D3068E9" w14:textId="4DF50DA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Pr>
                <w:sz w:val="18"/>
                <w:szCs w:val="18"/>
              </w:rPr>
              <w:fldChar w:fldCharType="separate"/>
            </w:r>
            <w:r w:rsidRPr="008E6533">
              <w:rPr>
                <w:noProof/>
                <w:sz w:val="18"/>
                <w:szCs w:val="18"/>
              </w:rPr>
              <w:t>(108)</w:t>
            </w:r>
            <w:r>
              <w:rPr>
                <w:sz w:val="18"/>
                <w:szCs w:val="18"/>
              </w:rPr>
              <w:fldChar w:fldCharType="end"/>
            </w:r>
          </w:p>
        </w:tc>
      </w:tr>
      <w:tr w:rsidR="009E17C1" w:rsidRPr="0001000C" w14:paraId="44C0879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6D2C1" w14:textId="77777777" w:rsidR="009E17C1" w:rsidRPr="003A2BEF" w:rsidRDefault="009E17C1"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273700E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9922E"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D9AB6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916D3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17351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5D6F7A" w14:textId="77777777" w:rsidR="009E17C1" w:rsidRPr="00935483"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9E17C1" w:rsidRPr="00935483"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9E17C1" w:rsidRPr="00935483"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9E17C1" w:rsidRPr="00947539"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DABB11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B5851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25FFDE3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9E17C1" w:rsidRDefault="009E17C1" w:rsidP="00681752">
            <w:pPr>
              <w:jc w:val="center"/>
              <w:rPr>
                <w:sz w:val="18"/>
                <w:szCs w:val="18"/>
              </w:rPr>
            </w:pPr>
            <w:proofErr w:type="spellStart"/>
            <w:r>
              <w:rPr>
                <w:sz w:val="18"/>
                <w:szCs w:val="18"/>
              </w:rPr>
              <w:lastRenderedPageBreak/>
              <w:t>Fusaro</w:t>
            </w:r>
            <w:proofErr w:type="spellEnd"/>
            <w:r>
              <w:rPr>
                <w:sz w:val="18"/>
                <w:szCs w:val="18"/>
              </w:rPr>
              <w:t xml:space="preserve"> </w:t>
            </w:r>
            <w:r w:rsidRPr="0079434F">
              <w:rPr>
                <w:i/>
                <w:sz w:val="18"/>
                <w:szCs w:val="18"/>
              </w:rPr>
              <w:t>et al.</w:t>
            </w:r>
          </w:p>
        </w:tc>
        <w:tc>
          <w:tcPr>
            <w:tcW w:w="0" w:type="auto"/>
          </w:tcPr>
          <w:p w14:paraId="03AAC1B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8D69D0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526EE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174921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6014786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5C0CA5" w14:textId="77777777" w:rsidR="009E17C1" w:rsidRPr="00B92EE3"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425DC7C5" w14:textId="77777777" w:rsidR="009E17C1" w:rsidRPr="00DF31EF"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9B605A8"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09)","plainTextFormattedCitation":"(109)","previouslyFormattedCitation":"(117)"},"properties":{"noteIndex":0},"schema":"https://github.com/citation-style-language/schema/raw/master/csl-citation.json"}</w:instrText>
            </w:r>
            <w:r>
              <w:rPr>
                <w:sz w:val="18"/>
                <w:szCs w:val="18"/>
              </w:rPr>
              <w:fldChar w:fldCharType="separate"/>
            </w:r>
            <w:r w:rsidRPr="008E6533">
              <w:rPr>
                <w:noProof/>
                <w:sz w:val="18"/>
                <w:szCs w:val="18"/>
              </w:rPr>
              <w:t>(109)</w:t>
            </w:r>
            <w:r>
              <w:rPr>
                <w:sz w:val="18"/>
                <w:szCs w:val="18"/>
              </w:rPr>
              <w:fldChar w:fldCharType="end"/>
            </w:r>
            <w:r>
              <w:rPr>
                <w:sz w:val="18"/>
                <w:szCs w:val="18"/>
              </w:rPr>
              <w:t>.</w:t>
            </w:r>
          </w:p>
        </w:tc>
        <w:tc>
          <w:tcPr>
            <w:tcW w:w="0" w:type="auto"/>
          </w:tcPr>
          <w:p w14:paraId="12F3974B" w14:textId="3291DBA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Pr>
                <w:sz w:val="18"/>
                <w:szCs w:val="18"/>
              </w:rPr>
              <w:fldChar w:fldCharType="separate"/>
            </w:r>
            <w:r w:rsidRPr="008E6533">
              <w:rPr>
                <w:noProof/>
                <w:sz w:val="18"/>
                <w:szCs w:val="18"/>
              </w:rPr>
              <w:t>(110)</w:t>
            </w:r>
            <w:r>
              <w:rPr>
                <w:sz w:val="18"/>
                <w:szCs w:val="18"/>
              </w:rPr>
              <w:fldChar w:fldCharType="end"/>
            </w:r>
          </w:p>
        </w:tc>
      </w:tr>
      <w:tr w:rsidR="009E17C1" w:rsidRPr="0001000C" w14:paraId="14D7D6B9"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9E17C1" w:rsidRPr="0001000C" w:rsidRDefault="009E17C1"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64B9BAB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9E17C1" w:rsidRPr="00883DCA"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9E17C1" w:rsidRPr="00883DCA"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669063F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2352DD">
              <w:rPr>
                <w:sz w:val="18"/>
                <w:szCs w:val="18"/>
              </w:rPr>
              <w:fldChar w:fldCharType="separate"/>
            </w:r>
            <w:r w:rsidRPr="008E6533">
              <w:rPr>
                <w:noProof/>
                <w:sz w:val="18"/>
                <w:szCs w:val="18"/>
                <w:lang w:eastAsia="ja-JP"/>
              </w:rPr>
              <w:t>(112)</w:t>
            </w:r>
            <w:r w:rsidRPr="002352DD">
              <w:rPr>
                <w:sz w:val="18"/>
                <w:szCs w:val="18"/>
              </w:rPr>
              <w:fldChar w:fldCharType="end"/>
            </w:r>
          </w:p>
        </w:tc>
      </w:tr>
      <w:tr w:rsidR="009E17C1" w:rsidRPr="0001000C" w14:paraId="40CD935C"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9E17C1" w:rsidRPr="00363928" w:rsidRDefault="009E17C1"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776ED5D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9E17C1" w:rsidRPr="0001000C" w14:paraId="130065B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9E17C1" w:rsidRPr="0001000C" w:rsidRDefault="009E17C1"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4B295AB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E17C1" w:rsidRPr="0001000C" w14:paraId="465F2B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D0C644" w14:textId="77777777" w:rsidR="009E17C1" w:rsidRPr="00EC0222" w:rsidRDefault="009E17C1" w:rsidP="00681752">
            <w:pPr>
              <w:jc w:val="center"/>
              <w:rPr>
                <w:sz w:val="18"/>
                <w:szCs w:val="18"/>
              </w:rPr>
            </w:pPr>
            <w:r>
              <w:rPr>
                <w:sz w:val="18"/>
                <w:szCs w:val="18"/>
              </w:rPr>
              <w:t xml:space="preserve">Gross </w:t>
            </w:r>
            <w:r w:rsidRPr="00D73E87">
              <w:rPr>
                <w:i/>
                <w:sz w:val="18"/>
                <w:szCs w:val="18"/>
              </w:rPr>
              <w:t>et al.</w:t>
            </w:r>
          </w:p>
        </w:tc>
        <w:tc>
          <w:tcPr>
            <w:tcW w:w="0" w:type="auto"/>
          </w:tcPr>
          <w:p w14:paraId="0BC0049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tcPr>
          <w:p w14:paraId="607C777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200A21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tcPr>
          <w:p w14:paraId="0D57489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6888827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458F80B"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0B7A1463"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intima β = 0.091, 95% CI 0.411 to 0.218, p = 0.541</w:t>
            </w:r>
          </w:p>
          <w:p w14:paraId="1CE0D965"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2C82D15A"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intima β = 0.033, 95% CI 0.254 to 0.204, p = 0.829</w:t>
            </w:r>
          </w:p>
          <w:p w14:paraId="7546F184"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13B3DAAA"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75D87423"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0BEC4E64"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0388068F"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CD68 intima β = 0.148, 95% CI 0.909 to 2.518, p = 0.349</w:t>
            </w:r>
          </w:p>
          <w:p w14:paraId="315C5486"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media β = 0.046, 95% CI 7.923 to 5.835, p = 0.761</w:t>
            </w:r>
          </w:p>
          <w:p w14:paraId="3E236AA7"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9E17C1" w:rsidRPr="00A004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55BB34F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EB771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29449043" w14:textId="72CAC246"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22)"},"properties":{"noteIndex":0},"schema":"https://github.com/citation-style-language/schema/raw/master/csl-citation.json"}</w:instrText>
            </w:r>
            <w:r>
              <w:rPr>
                <w:sz w:val="18"/>
                <w:szCs w:val="18"/>
              </w:rPr>
              <w:fldChar w:fldCharType="separate"/>
            </w:r>
            <w:r w:rsidRPr="008E6533">
              <w:rPr>
                <w:noProof/>
                <w:sz w:val="18"/>
                <w:szCs w:val="18"/>
              </w:rPr>
              <w:t>(115)</w:t>
            </w:r>
            <w:r>
              <w:rPr>
                <w:sz w:val="18"/>
                <w:szCs w:val="18"/>
              </w:rPr>
              <w:fldChar w:fldCharType="end"/>
            </w:r>
          </w:p>
        </w:tc>
      </w:tr>
      <w:tr w:rsidR="009E17C1" w:rsidRPr="0001000C" w14:paraId="5CF9C9E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9E17C1" w:rsidRPr="003B13B1" w:rsidRDefault="009E17C1" w:rsidP="00681752">
            <w:pPr>
              <w:jc w:val="center"/>
              <w:rPr>
                <w:sz w:val="18"/>
                <w:szCs w:val="18"/>
              </w:rPr>
            </w:pPr>
            <w:r>
              <w:rPr>
                <w:sz w:val="18"/>
                <w:szCs w:val="18"/>
              </w:rPr>
              <w:t xml:space="preserve">Gruppen </w:t>
            </w:r>
            <w:r w:rsidRPr="00272DEE">
              <w:rPr>
                <w:i/>
                <w:sz w:val="18"/>
                <w:szCs w:val="18"/>
              </w:rPr>
              <w:t>et al.</w:t>
            </w:r>
          </w:p>
        </w:tc>
        <w:tc>
          <w:tcPr>
            <w:tcW w:w="0" w:type="auto"/>
          </w:tcPr>
          <w:p w14:paraId="34F1982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336775F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2325AED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7B06E3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468098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4E63AD9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6108461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0" w:type="auto"/>
          </w:tcPr>
          <w:p w14:paraId="1575A2F8" w14:textId="29D9C10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Pr>
                <w:sz w:val="18"/>
                <w:szCs w:val="18"/>
              </w:rPr>
              <w:fldChar w:fldCharType="separate"/>
            </w:r>
            <w:r w:rsidRPr="008E6533">
              <w:rPr>
                <w:noProof/>
                <w:sz w:val="18"/>
                <w:szCs w:val="18"/>
              </w:rPr>
              <w:t>(116)</w:t>
            </w:r>
            <w:r>
              <w:rPr>
                <w:sz w:val="18"/>
                <w:szCs w:val="18"/>
              </w:rPr>
              <w:fldChar w:fldCharType="end"/>
            </w:r>
          </w:p>
        </w:tc>
      </w:tr>
      <w:tr w:rsidR="009E17C1" w:rsidRPr="0001000C" w14:paraId="3D05CFA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5C46E06" w14:textId="77777777" w:rsidR="009E17C1" w:rsidRPr="003B13B1" w:rsidRDefault="009E17C1" w:rsidP="00681752">
            <w:pPr>
              <w:jc w:val="center"/>
              <w:rPr>
                <w:sz w:val="18"/>
                <w:szCs w:val="18"/>
              </w:rPr>
            </w:pPr>
            <w:r>
              <w:rPr>
                <w:sz w:val="18"/>
                <w:szCs w:val="18"/>
              </w:rPr>
              <w:t xml:space="preserve">Gruppen </w:t>
            </w:r>
            <w:r w:rsidRPr="00272DEE">
              <w:rPr>
                <w:i/>
                <w:sz w:val="18"/>
                <w:szCs w:val="18"/>
              </w:rPr>
              <w:t>et al.</w:t>
            </w:r>
          </w:p>
        </w:tc>
        <w:tc>
          <w:tcPr>
            <w:tcW w:w="0" w:type="auto"/>
          </w:tcPr>
          <w:p w14:paraId="0BD6A34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42C80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00FB0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B1BC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4774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70D986" w14:textId="77777777" w:rsidR="009E17C1" w:rsidRPr="0001017B"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3355D7C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0" w:type="auto"/>
          </w:tcPr>
          <w:p w14:paraId="7F42B42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5C50E2AB"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9E17C1" w:rsidRPr="00020E70" w:rsidRDefault="009E17C1"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6B390B3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7587413D"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4F8B8CC8"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9E17C1" w:rsidRPr="0001000C" w14:paraId="70DA0D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9E17C1" w:rsidRPr="006C4DC8" w:rsidRDefault="009E17C1" w:rsidP="00681752">
            <w:pPr>
              <w:jc w:val="center"/>
              <w:rPr>
                <w:sz w:val="18"/>
                <w:szCs w:val="18"/>
              </w:rPr>
            </w:pPr>
            <w:r w:rsidRPr="00935075">
              <w:rPr>
                <w:sz w:val="18"/>
                <w:szCs w:val="18"/>
              </w:rPr>
              <w:t xml:space="preserve">Ho </w:t>
            </w:r>
            <w:r>
              <w:rPr>
                <w:sz w:val="18"/>
                <w:szCs w:val="18"/>
              </w:rPr>
              <w:t>et al.</w:t>
            </w:r>
          </w:p>
        </w:tc>
        <w:tc>
          <w:tcPr>
            <w:tcW w:w="0" w:type="auto"/>
          </w:tcPr>
          <w:p w14:paraId="174DFB0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5A3BE7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5CECF4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9F357F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4781C7B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58D87BE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0416D38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0" w:type="auto"/>
          </w:tcPr>
          <w:p w14:paraId="7ABE47EB" w14:textId="0EDF1D3F"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Pr>
                <w:sz w:val="18"/>
                <w:szCs w:val="18"/>
                <w:lang w:eastAsia="ja-JP"/>
              </w:rPr>
              <w:fldChar w:fldCharType="separate"/>
            </w:r>
            <w:r w:rsidRPr="008E6533">
              <w:rPr>
                <w:noProof/>
                <w:sz w:val="18"/>
                <w:szCs w:val="18"/>
              </w:rPr>
              <w:t>(117)</w:t>
            </w:r>
            <w:r>
              <w:rPr>
                <w:sz w:val="18"/>
                <w:szCs w:val="18"/>
                <w:lang w:eastAsia="ja-JP"/>
              </w:rPr>
              <w:fldChar w:fldCharType="end"/>
            </w:r>
          </w:p>
        </w:tc>
      </w:tr>
      <w:tr w:rsidR="009E17C1" w:rsidRPr="0001000C" w14:paraId="41AEA20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4010A" w14:textId="77777777" w:rsidR="009E17C1" w:rsidRPr="00771035" w:rsidRDefault="009E17C1"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1BA046B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6EC4EF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421535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86A2BE"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tcPr>
          <w:p w14:paraId="111E3C1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FF371B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495DE73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0" w:type="auto"/>
          </w:tcPr>
          <w:p w14:paraId="327B5D14" w14:textId="2B90E8C0"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25)"},"properties":{"noteIndex":0},"schema":"https://github.com/citation-style-language/schema/raw/master/csl-citation.json"}</w:instrText>
            </w:r>
            <w:r w:rsidRPr="00D749C6">
              <w:rPr>
                <w:sz w:val="18"/>
                <w:szCs w:val="18"/>
              </w:rPr>
              <w:fldChar w:fldCharType="separate"/>
            </w:r>
            <w:r w:rsidRPr="008E6533">
              <w:rPr>
                <w:noProof/>
                <w:sz w:val="18"/>
                <w:szCs w:val="18"/>
              </w:rPr>
              <w:t>(118)</w:t>
            </w:r>
            <w:r w:rsidRPr="00D749C6">
              <w:rPr>
                <w:sz w:val="18"/>
                <w:szCs w:val="18"/>
              </w:rPr>
              <w:fldChar w:fldCharType="end"/>
            </w:r>
          </w:p>
        </w:tc>
      </w:tr>
      <w:tr w:rsidR="009E17C1" w:rsidRPr="0001000C" w14:paraId="258700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38AD79C" w14:textId="77777777" w:rsidR="009E17C1" w:rsidRPr="00771035" w:rsidRDefault="009E17C1"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6A302DE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5EAC5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07991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890CB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21B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AB999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tcPr>
          <w:p w14:paraId="5B30B76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F80FE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0F05462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9E17C1" w:rsidRPr="00CF2DA9" w:rsidRDefault="009E17C1" w:rsidP="00681752">
            <w:pPr>
              <w:jc w:val="center"/>
              <w:rPr>
                <w:sz w:val="18"/>
                <w:szCs w:val="18"/>
              </w:rPr>
            </w:pPr>
            <w:r>
              <w:rPr>
                <w:sz w:val="18"/>
                <w:szCs w:val="18"/>
              </w:rPr>
              <w:t xml:space="preserve">Ishimura </w:t>
            </w:r>
            <w:r w:rsidRPr="004F7482">
              <w:rPr>
                <w:i/>
                <w:sz w:val="18"/>
                <w:szCs w:val="18"/>
              </w:rPr>
              <w:t>et al.</w:t>
            </w:r>
          </w:p>
        </w:tc>
        <w:tc>
          <w:tcPr>
            <w:tcW w:w="0" w:type="auto"/>
          </w:tcPr>
          <w:p w14:paraId="4DA0874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735A8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3E63F64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EC05D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48A7FEB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FE37983" w14:textId="77777777" w:rsidR="009E17C1" w:rsidRPr="00AC0F8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04B977E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0" w:type="auto"/>
          </w:tcPr>
          <w:p w14:paraId="5A3A70C6" w14:textId="4A340EF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Pr>
                <w:sz w:val="18"/>
                <w:szCs w:val="18"/>
              </w:rPr>
              <w:fldChar w:fldCharType="separate"/>
            </w:r>
            <w:r w:rsidRPr="008E6533">
              <w:rPr>
                <w:noProof/>
                <w:sz w:val="18"/>
                <w:szCs w:val="18"/>
              </w:rPr>
              <w:t>(119)</w:t>
            </w:r>
            <w:r>
              <w:rPr>
                <w:sz w:val="18"/>
                <w:szCs w:val="18"/>
              </w:rPr>
              <w:fldChar w:fldCharType="end"/>
            </w:r>
          </w:p>
        </w:tc>
      </w:tr>
      <w:tr w:rsidR="009E17C1" w:rsidRPr="0001000C" w14:paraId="0D62384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8621BEA" w14:textId="77777777" w:rsidR="009E17C1" w:rsidRPr="00CF2DA9" w:rsidRDefault="009E17C1" w:rsidP="00681752">
            <w:pPr>
              <w:jc w:val="center"/>
              <w:rPr>
                <w:sz w:val="18"/>
                <w:szCs w:val="18"/>
              </w:rPr>
            </w:pPr>
            <w:r>
              <w:rPr>
                <w:sz w:val="18"/>
                <w:szCs w:val="18"/>
              </w:rPr>
              <w:t xml:space="preserve">Ishimura </w:t>
            </w:r>
            <w:r w:rsidRPr="004F7482">
              <w:rPr>
                <w:i/>
                <w:sz w:val="18"/>
                <w:szCs w:val="18"/>
              </w:rPr>
              <w:t>et al.</w:t>
            </w:r>
          </w:p>
        </w:tc>
        <w:tc>
          <w:tcPr>
            <w:tcW w:w="0" w:type="auto"/>
          </w:tcPr>
          <w:p w14:paraId="12F0CCD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EFB55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CA4E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1EBA5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DE4FB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5630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48D579F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0" w:type="auto"/>
          </w:tcPr>
          <w:p w14:paraId="40B57BF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2854434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9E17C1" w:rsidRPr="00882339" w:rsidRDefault="009E17C1"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0A7B1B3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C76E5A1" w14:textId="68AAEA6D"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9E17C1" w:rsidRPr="0001000C" w14:paraId="5152FFF1"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9E17C1" w:rsidRPr="00893BF2" w:rsidRDefault="009E17C1"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15925F0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9E17C1" w:rsidRPr="0001000C" w14:paraId="2AB1DD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9E17C1" w:rsidRPr="000A3DEB" w:rsidRDefault="009E17C1" w:rsidP="00681752">
            <w:pPr>
              <w:jc w:val="center"/>
              <w:rPr>
                <w:sz w:val="18"/>
                <w:szCs w:val="18"/>
              </w:rPr>
            </w:pPr>
            <w:r>
              <w:rPr>
                <w:sz w:val="18"/>
                <w:szCs w:val="18"/>
              </w:rPr>
              <w:t xml:space="preserve">Jankovic </w:t>
            </w:r>
            <w:r w:rsidRPr="0019367D">
              <w:rPr>
                <w:i/>
                <w:sz w:val="18"/>
                <w:szCs w:val="18"/>
              </w:rPr>
              <w:t>et al.</w:t>
            </w:r>
          </w:p>
        </w:tc>
        <w:tc>
          <w:tcPr>
            <w:tcW w:w="0" w:type="auto"/>
          </w:tcPr>
          <w:p w14:paraId="09F9128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33492C4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93441B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4CAAE0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E8214A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F5E748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35A830D6" w14:textId="77777777" w:rsidR="009E17C1" w:rsidRPr="00CE258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overall calcification</w:t>
            </w:r>
          </w:p>
          <w:p w14:paraId="10664F85"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005699F" w14:textId="3CEA3C54"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2352DD">
              <w:rPr>
                <w:sz w:val="18"/>
                <w:szCs w:val="18"/>
              </w:rPr>
              <w:fldChar w:fldCharType="separate"/>
            </w:r>
            <w:r w:rsidRPr="008E6533">
              <w:rPr>
                <w:noProof/>
                <w:sz w:val="18"/>
                <w:szCs w:val="18"/>
              </w:rPr>
              <w:t>(121)</w:t>
            </w:r>
            <w:r w:rsidRPr="002352DD">
              <w:rPr>
                <w:sz w:val="18"/>
                <w:szCs w:val="18"/>
              </w:rPr>
              <w:fldChar w:fldCharType="end"/>
            </w:r>
          </w:p>
        </w:tc>
      </w:tr>
      <w:tr w:rsidR="009E17C1" w:rsidRPr="0001000C" w14:paraId="15936FE9"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9E17C1" w:rsidRPr="009E39F0" w:rsidRDefault="009E17C1"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4356160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1382A227" w14:textId="2353E56A"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9E17C1" w:rsidRPr="0001000C" w14:paraId="754637A9"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9E17C1" w:rsidRDefault="009E17C1"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304D0B9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9E17C1" w:rsidRPr="002352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9E17C1" w:rsidRPr="0001000C" w14:paraId="01FB139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1D24EF9" w14:textId="02617936" w:rsidR="009E17C1" w:rsidRPr="004A5415" w:rsidRDefault="009E17C1" w:rsidP="00681752">
            <w:pPr>
              <w:jc w:val="center"/>
              <w:rPr>
                <w:sz w:val="18"/>
                <w:szCs w:val="18"/>
              </w:rPr>
            </w:pPr>
          </w:p>
        </w:tc>
        <w:tc>
          <w:tcPr>
            <w:tcW w:w="0" w:type="auto"/>
          </w:tcPr>
          <w:p w14:paraId="70824974" w14:textId="397E9998"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48DD9A" w14:textId="331B4DA6"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6A3D86" w14:textId="07BB2F89"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C7430D" w14:textId="15EEDDAF"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642FD9" w14:textId="522FFC4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8C87C6" w14:textId="604BACC5"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419F29" w14:textId="542D1356"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838E68" w14:textId="1AF56B96"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3A7AC37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9E17C1" w:rsidRDefault="009E17C1" w:rsidP="00681752">
            <w:pPr>
              <w:jc w:val="center"/>
              <w:rPr>
                <w:sz w:val="18"/>
                <w:szCs w:val="18"/>
              </w:rPr>
            </w:pPr>
            <w:r>
              <w:rPr>
                <w:sz w:val="18"/>
                <w:szCs w:val="18"/>
              </w:rPr>
              <w:lastRenderedPageBreak/>
              <w:t xml:space="preserve">Jean </w:t>
            </w:r>
            <w:r w:rsidRPr="00567F04">
              <w:rPr>
                <w:i/>
                <w:sz w:val="18"/>
                <w:szCs w:val="18"/>
              </w:rPr>
              <w:t>et al.</w:t>
            </w:r>
          </w:p>
        </w:tc>
        <w:tc>
          <w:tcPr>
            <w:tcW w:w="0" w:type="auto"/>
          </w:tcPr>
          <w:p w14:paraId="1B0DC15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9BE489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3F2E47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83300B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w:t>
            </w:r>
          </w:p>
        </w:tc>
        <w:tc>
          <w:tcPr>
            <w:tcW w:w="0" w:type="auto"/>
          </w:tcPr>
          <w:p w14:paraId="07AE7C3E"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BE1064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12B9BA2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7A26B856" w14:textId="41BBFF1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9E17C1" w:rsidRPr="0001000C" w14:paraId="0568451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9E17C1" w:rsidRPr="00771035" w:rsidRDefault="009E17C1"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B9AAD8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26132AC8"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9E17C1" w:rsidRPr="0001000C" w14:paraId="2D4B425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9E17C1" w:rsidRDefault="009E17C1"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1ECED188" w14:textId="74E3A78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 (MESA study)</w:t>
            </w:r>
          </w:p>
        </w:tc>
        <w:tc>
          <w:tcPr>
            <w:tcW w:w="0" w:type="auto"/>
          </w:tcPr>
          <w:p w14:paraId="7F491C5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32D0BF1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D40E4CD" w14:textId="77777777" w:rsidR="009E17C1" w:rsidRPr="00C51CE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tcPr>
          <w:p w14:paraId="0D964C77" w14:textId="77777777" w:rsidR="009E17C1" w:rsidRPr="00C51CE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tcPr>
          <w:p w14:paraId="5A00295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533F3D68" w14:textId="77777777" w:rsidR="009E17C1" w:rsidRPr="00C51CE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E85C7B5" w14:textId="7106B755"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Pr>
                <w:sz w:val="18"/>
                <w:szCs w:val="18"/>
              </w:rPr>
              <w:fldChar w:fldCharType="separate"/>
            </w:r>
            <w:r w:rsidRPr="008E6533">
              <w:rPr>
                <w:noProof/>
                <w:sz w:val="18"/>
                <w:szCs w:val="18"/>
              </w:rPr>
              <w:t>(125)</w:t>
            </w:r>
            <w:r>
              <w:rPr>
                <w:sz w:val="18"/>
                <w:szCs w:val="18"/>
              </w:rPr>
              <w:fldChar w:fldCharType="end"/>
            </w:r>
          </w:p>
        </w:tc>
      </w:tr>
      <w:tr w:rsidR="009E17C1" w:rsidRPr="0001000C" w14:paraId="4CE27DC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3D10C5" w14:textId="77777777" w:rsidR="009E17C1" w:rsidRDefault="009E17C1"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C92EC7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8739B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BE3E8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71B675" w14:textId="77777777" w:rsidR="009E17C1" w:rsidRPr="00C51CE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71722F" w14:textId="77777777" w:rsidR="009E17C1" w:rsidRPr="00C51CE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63A1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055F1CA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0" w:type="auto"/>
          </w:tcPr>
          <w:p w14:paraId="2CDA46F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0CBC6D2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010128" w14:textId="77777777" w:rsidR="009E17C1" w:rsidRPr="001367ED" w:rsidRDefault="009E17C1" w:rsidP="00681752">
            <w:pPr>
              <w:jc w:val="center"/>
              <w:rPr>
                <w:sz w:val="18"/>
                <w:szCs w:val="18"/>
              </w:rPr>
            </w:pPr>
            <w:r>
              <w:rPr>
                <w:sz w:val="18"/>
                <w:szCs w:val="18"/>
              </w:rPr>
              <w:t xml:space="preserve">Komatsu </w:t>
            </w:r>
            <w:r w:rsidRPr="0019367D">
              <w:rPr>
                <w:i/>
                <w:sz w:val="18"/>
                <w:szCs w:val="18"/>
              </w:rPr>
              <w:t>et al.</w:t>
            </w:r>
          </w:p>
        </w:tc>
        <w:tc>
          <w:tcPr>
            <w:tcW w:w="0" w:type="auto"/>
          </w:tcPr>
          <w:p w14:paraId="2248322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6B913F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54049C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E5BC0C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30FF1F1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46592AF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65D255F7"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138D7D2" w14:textId="3B302612"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sidRPr="002352DD">
              <w:rPr>
                <w:sz w:val="18"/>
                <w:szCs w:val="18"/>
              </w:rPr>
              <w:fldChar w:fldCharType="separate"/>
            </w:r>
            <w:r w:rsidRPr="008E6533">
              <w:rPr>
                <w:noProof/>
                <w:sz w:val="18"/>
                <w:szCs w:val="18"/>
              </w:rPr>
              <w:t>(51)</w:t>
            </w:r>
            <w:r w:rsidRPr="002352DD">
              <w:rPr>
                <w:sz w:val="18"/>
                <w:szCs w:val="18"/>
              </w:rPr>
              <w:fldChar w:fldCharType="end"/>
            </w:r>
          </w:p>
        </w:tc>
      </w:tr>
      <w:tr w:rsidR="009E17C1" w:rsidRPr="0001000C" w14:paraId="2CD26B8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3B35CA9" w14:textId="77777777" w:rsidR="009E17C1" w:rsidRPr="006D7EAC" w:rsidRDefault="009E17C1"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4950253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22B1ADA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55F4F9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47BF8C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23034C8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09C6C6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BF87C13"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0" w:type="auto"/>
          </w:tcPr>
          <w:p w14:paraId="26BC9CA7" w14:textId="440699CB"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9E17C1" w:rsidRPr="0001000C" w14:paraId="4E38849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61CE" w14:textId="77777777" w:rsidR="009E17C1" w:rsidRPr="0001000C" w:rsidRDefault="009E17C1"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700BB0E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8F287A"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0829A"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6EFCDA"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E705C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D62B5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774A">
              <w:rPr>
                <w:b/>
                <w:sz w:val="18"/>
                <w:szCs w:val="18"/>
              </w:rPr>
              <w:t>VC was significantly associated with</w:t>
            </w:r>
            <w:r w:rsidRPr="00461B09">
              <w:rPr>
                <w:sz w:val="18"/>
                <w:szCs w:val="18"/>
              </w:rPr>
              <w:t xml:space="preserve"> older age, </w:t>
            </w:r>
            <w:r w:rsidRPr="00A0774A">
              <w:rPr>
                <w:b/>
                <w:sz w:val="18"/>
                <w:szCs w:val="18"/>
              </w:rPr>
              <w:t>male gender</w:t>
            </w:r>
            <w:r w:rsidRPr="00461B09">
              <w:rPr>
                <w:sz w:val="18"/>
                <w:szCs w:val="18"/>
              </w:rPr>
              <w:t>,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56498657"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DB39A6F"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42E9F74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9428C42" w14:textId="77777777" w:rsidR="009E17C1" w:rsidRPr="0001000C" w:rsidRDefault="009E17C1"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1217DF0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D4B051"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7CEEEA"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E65888"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F24D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95E264" w14:textId="77777777" w:rsidR="009E17C1" w:rsidRPr="00461B09"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781AE15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434CE6"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21E1AEB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9E17C1" w:rsidRDefault="009E17C1" w:rsidP="00681752">
            <w:pPr>
              <w:jc w:val="center"/>
              <w:rPr>
                <w:sz w:val="18"/>
                <w:szCs w:val="18"/>
              </w:rPr>
            </w:pPr>
            <w:r>
              <w:rPr>
                <w:sz w:val="18"/>
                <w:szCs w:val="18"/>
              </w:rPr>
              <w:t xml:space="preserve">Maia </w:t>
            </w:r>
            <w:r w:rsidRPr="006943FE">
              <w:rPr>
                <w:i/>
                <w:sz w:val="18"/>
                <w:szCs w:val="18"/>
              </w:rPr>
              <w:t>et al.</w:t>
            </w:r>
          </w:p>
        </w:tc>
        <w:tc>
          <w:tcPr>
            <w:tcW w:w="0" w:type="auto"/>
          </w:tcPr>
          <w:p w14:paraId="7FCE215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21E1CDD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EA3673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BC3B5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0" w:type="auto"/>
          </w:tcPr>
          <w:p w14:paraId="093E659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w:t>
            </w:r>
          </w:p>
        </w:tc>
        <w:tc>
          <w:tcPr>
            <w:tcW w:w="0" w:type="auto"/>
          </w:tcPr>
          <w:p w14:paraId="39CBD63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5BE550E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ssessed with panoramic radiographs</w:t>
            </w:r>
          </w:p>
        </w:tc>
        <w:tc>
          <w:tcPr>
            <w:tcW w:w="0" w:type="auto"/>
          </w:tcPr>
          <w:p w14:paraId="075D5064" w14:textId="17C011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Pr>
                <w:sz w:val="18"/>
                <w:szCs w:val="18"/>
              </w:rPr>
              <w:fldChar w:fldCharType="separate"/>
            </w:r>
            <w:r w:rsidRPr="008E6533">
              <w:rPr>
                <w:noProof/>
                <w:sz w:val="18"/>
                <w:szCs w:val="18"/>
              </w:rPr>
              <w:t>(126)</w:t>
            </w:r>
            <w:r>
              <w:rPr>
                <w:sz w:val="18"/>
                <w:szCs w:val="18"/>
              </w:rPr>
              <w:fldChar w:fldCharType="end"/>
            </w:r>
          </w:p>
        </w:tc>
      </w:tr>
      <w:tr w:rsidR="009E17C1" w:rsidRPr="0001000C" w14:paraId="5B4FCF3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9E17C1" w:rsidRPr="00851A91" w:rsidRDefault="009E17C1" w:rsidP="00681752">
            <w:pPr>
              <w:jc w:val="center"/>
              <w:rPr>
                <w:sz w:val="18"/>
                <w:szCs w:val="18"/>
              </w:rPr>
            </w:pPr>
            <w:proofErr w:type="spellStart"/>
            <w:r>
              <w:rPr>
                <w:sz w:val="18"/>
                <w:szCs w:val="18"/>
              </w:rPr>
              <w:lastRenderedPageBreak/>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2C417C65" w14:textId="18863FAE"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674DF7B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464189C9" w14:textId="3D75C851"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9E17C1" w:rsidRPr="0001000C" w14:paraId="7B9F611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9E17C1" w:rsidRDefault="009E17C1" w:rsidP="0068175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348C7FF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D1500E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79D0EBF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EF97690" w14:textId="77777777" w:rsidR="009E17C1" w:rsidRPr="00C51CE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tcPr>
          <w:p w14:paraId="23465AB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tcPr>
          <w:p w14:paraId="5D11ECC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13B4614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0" w:type="auto"/>
          </w:tcPr>
          <w:p w14:paraId="0A04F7B4" w14:textId="17FF277A"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Pr>
                <w:sz w:val="18"/>
                <w:szCs w:val="18"/>
              </w:rPr>
              <w:fldChar w:fldCharType="separate"/>
            </w:r>
            <w:r w:rsidRPr="008E6533">
              <w:rPr>
                <w:noProof/>
                <w:sz w:val="18"/>
                <w:szCs w:val="18"/>
              </w:rPr>
              <w:t>(128)</w:t>
            </w:r>
            <w:r>
              <w:rPr>
                <w:sz w:val="18"/>
                <w:szCs w:val="18"/>
              </w:rPr>
              <w:fldChar w:fldCharType="end"/>
            </w:r>
          </w:p>
        </w:tc>
      </w:tr>
      <w:tr w:rsidR="009E17C1" w:rsidRPr="0001000C" w14:paraId="423359E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9E17C1" w:rsidRPr="006154A9" w:rsidRDefault="009E17C1" w:rsidP="00681752">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49580B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9E17C1" w:rsidRPr="0001000C" w14:paraId="2A22106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9E17C1" w:rsidRDefault="009E17C1"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6C8D6FE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AFB6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55AD23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83F6C3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042814F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0B9E39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465BC0E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4903996F" w14:textId="6D54F64E"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9E17C1" w:rsidRPr="0001000C" w14:paraId="1F8405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9E17C1" w:rsidRPr="0065694E" w:rsidRDefault="009E17C1"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42E33F7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tcPr>
          <w:p w14:paraId="2306AE2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2547DB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67A40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390BA1F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 of progression</w:t>
            </w:r>
          </w:p>
        </w:tc>
        <w:tc>
          <w:tcPr>
            <w:tcW w:w="0" w:type="auto"/>
          </w:tcPr>
          <w:p w14:paraId="0E5248C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05BE699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74E565EC" w14:textId="21831859"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Pr>
                <w:sz w:val="18"/>
                <w:szCs w:val="18"/>
              </w:rPr>
              <w:fldChar w:fldCharType="separate"/>
            </w:r>
            <w:r w:rsidRPr="008E6533">
              <w:rPr>
                <w:noProof/>
                <w:sz w:val="18"/>
                <w:szCs w:val="18"/>
              </w:rPr>
              <w:t>(129)</w:t>
            </w:r>
            <w:r>
              <w:rPr>
                <w:sz w:val="18"/>
                <w:szCs w:val="18"/>
              </w:rPr>
              <w:fldChar w:fldCharType="end"/>
            </w:r>
          </w:p>
        </w:tc>
      </w:tr>
      <w:tr w:rsidR="009E17C1" w:rsidRPr="0001000C" w14:paraId="29F87A1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9E17C1" w:rsidRPr="00DC57A2" w:rsidRDefault="009E17C1"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6A2A156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9E17C1" w:rsidRPr="0001000C" w14:paraId="047A6D5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9E17C1" w:rsidRDefault="009E17C1"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69123161" w14:textId="69EAD620"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9FD56A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6F29E5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4B1165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tcPr>
          <w:p w14:paraId="38B3044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6B847F3" w14:textId="77777777" w:rsidR="009E17C1" w:rsidRPr="0045773A"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26AD108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0" w:type="auto"/>
          </w:tcPr>
          <w:p w14:paraId="5860611D" w14:textId="2AFF615D"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Pr>
                <w:sz w:val="18"/>
                <w:szCs w:val="18"/>
              </w:rPr>
              <w:fldChar w:fldCharType="separate"/>
            </w:r>
            <w:r w:rsidRPr="008E6533">
              <w:rPr>
                <w:noProof/>
                <w:sz w:val="18"/>
                <w:szCs w:val="18"/>
              </w:rPr>
              <w:t>(130)</w:t>
            </w:r>
            <w:r>
              <w:rPr>
                <w:sz w:val="18"/>
                <w:szCs w:val="18"/>
              </w:rPr>
              <w:fldChar w:fldCharType="end"/>
            </w:r>
          </w:p>
        </w:tc>
      </w:tr>
      <w:tr w:rsidR="009E17C1" w:rsidRPr="0001000C" w14:paraId="48DB9C0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9E17C1" w:rsidRPr="003A2BEF" w:rsidRDefault="009E17C1"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06A7F30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422251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5CF682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7F5A48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25B5933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41DDFD4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7C4B35A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 (ACAI)</w:t>
            </w:r>
          </w:p>
        </w:tc>
        <w:tc>
          <w:tcPr>
            <w:tcW w:w="0" w:type="auto"/>
          </w:tcPr>
          <w:p w14:paraId="6C566132" w14:textId="7C1F4F0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Pr>
                <w:sz w:val="18"/>
                <w:szCs w:val="18"/>
              </w:rPr>
              <w:fldChar w:fldCharType="separate"/>
            </w:r>
            <w:r w:rsidRPr="008E6533">
              <w:rPr>
                <w:noProof/>
                <w:sz w:val="18"/>
                <w:szCs w:val="18"/>
              </w:rPr>
              <w:t>(131)</w:t>
            </w:r>
            <w:r>
              <w:rPr>
                <w:sz w:val="18"/>
                <w:szCs w:val="18"/>
              </w:rPr>
              <w:fldChar w:fldCharType="end"/>
            </w:r>
          </w:p>
        </w:tc>
      </w:tr>
      <w:tr w:rsidR="009E17C1" w:rsidRPr="0001000C" w14:paraId="5B37145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BFE4CF4" w14:textId="77777777" w:rsidR="009E17C1" w:rsidRPr="003A2BEF" w:rsidRDefault="009E17C1"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4EFEC99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87C068"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ED0B8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DF36C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44F46A" w14:textId="77777777" w:rsidR="009E17C1" w:rsidRPr="008A18D5"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615FF9" w14:textId="77777777" w:rsidR="009E17C1" w:rsidRPr="008B7C39"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45ABA8A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71D64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7363ABF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9E17C1" w:rsidRDefault="009E17C1"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2C0E658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F5A937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0D8DDE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C5C94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40C855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8146BA" w14:textId="77777777" w:rsidR="009E17C1" w:rsidRPr="000C0B1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5A834681" w14:textId="77777777" w:rsidR="009E17C1" w:rsidRPr="00331DE7"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0" w:type="auto"/>
          </w:tcPr>
          <w:p w14:paraId="7934A325" w14:textId="01EFD130"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Pr>
                <w:sz w:val="18"/>
                <w:szCs w:val="18"/>
              </w:rPr>
              <w:fldChar w:fldCharType="separate"/>
            </w:r>
            <w:r w:rsidRPr="008E6533">
              <w:rPr>
                <w:noProof/>
                <w:sz w:val="18"/>
                <w:szCs w:val="18"/>
              </w:rPr>
              <w:t>(134)</w:t>
            </w:r>
            <w:r>
              <w:rPr>
                <w:sz w:val="18"/>
                <w:szCs w:val="18"/>
              </w:rPr>
              <w:fldChar w:fldCharType="end"/>
            </w:r>
          </w:p>
        </w:tc>
      </w:tr>
      <w:tr w:rsidR="009E17C1" w:rsidRPr="0001000C" w14:paraId="50FADFA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9E17C1" w:rsidRPr="000F33AC" w:rsidRDefault="009E17C1"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49DFE34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160932C" w14:textId="55585D8B"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9E17C1" w:rsidRPr="0001000C" w14:paraId="69753C6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9E17C1" w:rsidRPr="004B10A7" w:rsidRDefault="009E17C1" w:rsidP="00681752">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12971B7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1F3C5AD4" w14:textId="6D9BC04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2352DD">
              <w:rPr>
                <w:sz w:val="18"/>
                <w:szCs w:val="18"/>
              </w:rPr>
              <w:fldChar w:fldCharType="separate"/>
            </w:r>
            <w:r w:rsidRPr="008E6533">
              <w:rPr>
                <w:noProof/>
                <w:sz w:val="18"/>
                <w:szCs w:val="18"/>
              </w:rPr>
              <w:t>(68)</w:t>
            </w:r>
            <w:r w:rsidRPr="002352DD">
              <w:rPr>
                <w:sz w:val="18"/>
                <w:szCs w:val="18"/>
              </w:rPr>
              <w:fldChar w:fldCharType="end"/>
            </w:r>
          </w:p>
        </w:tc>
      </w:tr>
      <w:tr w:rsidR="009E17C1" w:rsidRPr="0001000C" w14:paraId="083086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19AF689" w14:textId="77777777" w:rsidR="009E17C1" w:rsidRPr="003A2BEF" w:rsidRDefault="009E17C1" w:rsidP="00681752">
            <w:pPr>
              <w:jc w:val="center"/>
              <w:rPr>
                <w:sz w:val="18"/>
                <w:szCs w:val="18"/>
              </w:rPr>
            </w:pPr>
            <w:r>
              <w:rPr>
                <w:sz w:val="18"/>
                <w:szCs w:val="18"/>
              </w:rPr>
              <w:t xml:space="preserve">Nitta </w:t>
            </w:r>
            <w:r w:rsidRPr="00687D94">
              <w:rPr>
                <w:i/>
                <w:sz w:val="18"/>
                <w:szCs w:val="18"/>
              </w:rPr>
              <w:t>et al.</w:t>
            </w:r>
          </w:p>
        </w:tc>
        <w:tc>
          <w:tcPr>
            <w:tcW w:w="0" w:type="auto"/>
          </w:tcPr>
          <w:p w14:paraId="70C2608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BFDC2C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01254A7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A5B34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9</w:t>
            </w:r>
          </w:p>
        </w:tc>
        <w:tc>
          <w:tcPr>
            <w:tcW w:w="0" w:type="auto"/>
          </w:tcPr>
          <w:p w14:paraId="05DBB00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7FC6D2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09F404E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716D4658" w14:textId="336D9BF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9E17C1" w:rsidRPr="0001000C" w14:paraId="3F6AC1E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9E17C1" w:rsidRPr="00D31632" w:rsidRDefault="009E17C1"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523B5D16"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0865AB56" w14:textId="2587E770"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9E17C1" w:rsidRPr="0001000C" w14:paraId="1CC80010"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9E17C1" w:rsidRPr="00311252" w:rsidRDefault="009E17C1"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7179993E"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FFF4B4A"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9E17C1" w:rsidRPr="0001000C" w14:paraId="7F2D049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9E17C1" w:rsidRDefault="009E17C1" w:rsidP="00A0774A">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375FA3EF" w14:textId="35A2518E" w:rsidR="009E17C1" w:rsidRPr="001D4A6B"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0" w:type="auto"/>
            <w:shd w:val="clear" w:color="auto" w:fill="E7E6E6" w:themeFill="background2"/>
          </w:tcPr>
          <w:p w14:paraId="6B20D453" w14:textId="2F1F79BF"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657E6AE9" w14:textId="658E60F6"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shd w:val="clear" w:color="auto" w:fill="E7E6E6" w:themeFill="background2"/>
          </w:tcPr>
          <w:p w14:paraId="3DD8691A" w14:textId="222AAFA3"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c>
          <w:tcPr>
            <w:tcW w:w="0" w:type="auto"/>
            <w:shd w:val="clear" w:color="auto" w:fill="E7E6E6" w:themeFill="background2"/>
          </w:tcPr>
          <w:p w14:paraId="3244D8F9" w14:textId="77777777"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9E17C1" w:rsidRPr="00E71F11" w:rsidRDefault="009E17C1" w:rsidP="00A0774A">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tcPr>
          <w:p w14:paraId="46066A68" w14:textId="1700B9BD" w:rsidR="009E17C1" w:rsidRPr="002352DD"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9E17C1" w:rsidRPr="0001000C" w14:paraId="7C3A98A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9E17C1" w:rsidRPr="006C4DC8" w:rsidRDefault="009E17C1" w:rsidP="00A0774A">
            <w:pPr>
              <w:jc w:val="center"/>
              <w:rPr>
                <w:sz w:val="18"/>
                <w:szCs w:val="18"/>
              </w:rPr>
            </w:pPr>
            <w:r>
              <w:rPr>
                <w:sz w:val="18"/>
                <w:szCs w:val="18"/>
              </w:rPr>
              <w:t xml:space="preserve">Porter </w:t>
            </w:r>
            <w:r w:rsidRPr="00687D94">
              <w:rPr>
                <w:i/>
                <w:sz w:val="18"/>
                <w:szCs w:val="18"/>
              </w:rPr>
              <w:t>et al.</w:t>
            </w:r>
          </w:p>
        </w:tc>
        <w:tc>
          <w:tcPr>
            <w:tcW w:w="0" w:type="auto"/>
          </w:tcPr>
          <w:p w14:paraId="4B4D4EF3" w14:textId="1B405772"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FDAAC9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331D42A1"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491DF8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6B37F023"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C046939"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04588F3"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76A39290" w14:textId="46A6FBCB"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Pr>
                <w:sz w:val="18"/>
                <w:szCs w:val="18"/>
              </w:rPr>
              <w:fldChar w:fldCharType="separate"/>
            </w:r>
            <w:r w:rsidRPr="008E6533">
              <w:rPr>
                <w:noProof/>
                <w:sz w:val="18"/>
                <w:szCs w:val="18"/>
              </w:rPr>
              <w:t>(138)</w:t>
            </w:r>
            <w:r>
              <w:rPr>
                <w:sz w:val="18"/>
                <w:szCs w:val="18"/>
              </w:rPr>
              <w:fldChar w:fldCharType="end"/>
            </w:r>
          </w:p>
        </w:tc>
      </w:tr>
      <w:tr w:rsidR="009E17C1" w:rsidRPr="0001000C" w14:paraId="5D7CA02D"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9E17C1" w:rsidRPr="00904274" w:rsidRDefault="009E17C1" w:rsidP="00A0774A">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52FE4E33"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9E17C1" w:rsidRPr="00BD03D2"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46985834" w14:textId="29546328"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9E17C1" w:rsidRPr="0001000C" w14:paraId="2ACA9F58"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9E17C1" w:rsidRPr="00EA3005" w:rsidRDefault="009E17C1" w:rsidP="00A0774A">
            <w:pPr>
              <w:jc w:val="center"/>
              <w:rPr>
                <w:sz w:val="18"/>
                <w:szCs w:val="18"/>
              </w:rPr>
            </w:pPr>
            <w:r>
              <w:rPr>
                <w:sz w:val="18"/>
                <w:szCs w:val="18"/>
              </w:rPr>
              <w:lastRenderedPageBreak/>
              <w:t xml:space="preserve">Raggi </w:t>
            </w:r>
            <w:r w:rsidRPr="00CE7F78">
              <w:rPr>
                <w:i/>
                <w:sz w:val="18"/>
                <w:szCs w:val="18"/>
              </w:rPr>
              <w:t>et al.</w:t>
            </w:r>
          </w:p>
        </w:tc>
        <w:tc>
          <w:tcPr>
            <w:tcW w:w="0" w:type="auto"/>
            <w:shd w:val="clear" w:color="auto" w:fill="E7E6E6" w:themeFill="background2"/>
          </w:tcPr>
          <w:p w14:paraId="0DE5CC95"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9E17C1" w:rsidRPr="0001000C"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48136305" w14:textId="570E99A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2352DD">
              <w:rPr>
                <w:sz w:val="18"/>
                <w:szCs w:val="18"/>
              </w:rPr>
              <w:fldChar w:fldCharType="separate"/>
            </w:r>
            <w:r w:rsidRPr="008E6533">
              <w:rPr>
                <w:noProof/>
                <w:sz w:val="18"/>
                <w:szCs w:val="18"/>
              </w:rPr>
              <w:t>(139)</w:t>
            </w:r>
            <w:r w:rsidRPr="002352DD">
              <w:rPr>
                <w:sz w:val="18"/>
                <w:szCs w:val="18"/>
              </w:rPr>
              <w:fldChar w:fldCharType="end"/>
            </w:r>
          </w:p>
        </w:tc>
      </w:tr>
      <w:tr w:rsidR="009E17C1" w:rsidRPr="0001000C" w14:paraId="2CE6F5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4FB55B" w14:textId="77777777" w:rsidR="009E17C1" w:rsidRDefault="009E17C1" w:rsidP="00A0774A">
            <w:pPr>
              <w:jc w:val="center"/>
              <w:rPr>
                <w:sz w:val="18"/>
                <w:szCs w:val="18"/>
              </w:rPr>
            </w:pPr>
            <w:r>
              <w:rPr>
                <w:sz w:val="18"/>
                <w:szCs w:val="18"/>
              </w:rPr>
              <w:t xml:space="preserve">Raggi </w:t>
            </w:r>
            <w:r w:rsidRPr="00CE7F78">
              <w:rPr>
                <w:i/>
                <w:sz w:val="18"/>
                <w:szCs w:val="18"/>
              </w:rPr>
              <w:t>et al.</w:t>
            </w:r>
          </w:p>
        </w:tc>
        <w:tc>
          <w:tcPr>
            <w:tcW w:w="0" w:type="auto"/>
          </w:tcPr>
          <w:p w14:paraId="0E0AB6A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CE42D"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9A7A33"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4EC6ED"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32481E"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56E75"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B43E3"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tcPr>
          <w:p w14:paraId="30183CF3" w14:textId="77777777" w:rsidR="009E17C1" w:rsidRPr="002352DD"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344C4B6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9E17C1" w:rsidRPr="00BD03D2" w:rsidRDefault="009E17C1" w:rsidP="00A0774A">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5510EC8E"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9E17C1" w:rsidRPr="00BD03D2"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E6D5B17" w14:textId="4BC5D63D"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9E17C1" w:rsidRPr="0001000C" w14:paraId="7F9FB8F4"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9E17C1" w:rsidRPr="00BC5481" w:rsidRDefault="009E17C1" w:rsidP="00A0774A">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4D39F8F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9E17C1" w:rsidRPr="00BD03D2"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4B0450E2" w14:textId="475A5118"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2352DD">
              <w:rPr>
                <w:sz w:val="18"/>
                <w:szCs w:val="18"/>
              </w:rPr>
              <w:fldChar w:fldCharType="separate"/>
            </w:r>
            <w:r w:rsidRPr="008E6533">
              <w:rPr>
                <w:noProof/>
                <w:sz w:val="18"/>
                <w:szCs w:val="18"/>
              </w:rPr>
              <w:t>(141)</w:t>
            </w:r>
            <w:r w:rsidRPr="002352DD">
              <w:rPr>
                <w:sz w:val="18"/>
                <w:szCs w:val="18"/>
              </w:rPr>
              <w:fldChar w:fldCharType="end"/>
            </w:r>
          </w:p>
        </w:tc>
      </w:tr>
      <w:tr w:rsidR="009E17C1" w:rsidRPr="0001000C" w14:paraId="731FF7D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9E17C1" w:rsidRPr="000C436C" w:rsidRDefault="009E17C1" w:rsidP="00A0774A">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58BD136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689F663C"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621EEA1"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CC605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tcPr>
          <w:p w14:paraId="2199D3BC"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55CA81E"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6EAA520D" w14:textId="77777777" w:rsidR="009E17C1" w:rsidRPr="0001000C"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0" w:type="auto"/>
          </w:tcPr>
          <w:p w14:paraId="171A9DAF" w14:textId="4843A62D"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2352DD">
              <w:rPr>
                <w:sz w:val="18"/>
                <w:szCs w:val="18"/>
              </w:rPr>
              <w:fldChar w:fldCharType="separate"/>
            </w:r>
            <w:r w:rsidRPr="008E6533">
              <w:rPr>
                <w:noProof/>
                <w:sz w:val="18"/>
                <w:szCs w:val="18"/>
              </w:rPr>
              <w:t>(81)</w:t>
            </w:r>
            <w:r w:rsidRPr="002352DD">
              <w:rPr>
                <w:sz w:val="18"/>
                <w:szCs w:val="18"/>
              </w:rPr>
              <w:fldChar w:fldCharType="end"/>
            </w:r>
          </w:p>
        </w:tc>
      </w:tr>
      <w:tr w:rsidR="009E17C1" w:rsidRPr="0001000C" w14:paraId="06CED48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9E17C1" w:rsidRPr="00EF780B" w:rsidRDefault="009E17C1" w:rsidP="00A0774A">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649AF6FE" w14:textId="30056CC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28026ABB"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FC55674"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tcPr>
          <w:p w14:paraId="5092AE2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262F09EC"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59C65B8"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0BF72C86" w14:textId="7122BB5D"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w:t>
            </w:r>
            <w:r w:rsidRPr="00B97884">
              <w:rPr>
                <w:sz w:val="18"/>
                <w:szCs w:val="18"/>
              </w:rPr>
              <w:t>Mitral annular calcification</w:t>
            </w:r>
            <w:r>
              <w:rPr>
                <w:sz w:val="18"/>
                <w:szCs w:val="18"/>
              </w:rPr>
              <w:t>) assessed with echocardiography</w:t>
            </w:r>
          </w:p>
        </w:tc>
        <w:tc>
          <w:tcPr>
            <w:tcW w:w="0" w:type="auto"/>
          </w:tcPr>
          <w:p w14:paraId="2473BAB7" w14:textId="5DD4C155"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Pr>
                <w:sz w:val="18"/>
                <w:szCs w:val="18"/>
              </w:rPr>
              <w:fldChar w:fldCharType="separate"/>
            </w:r>
            <w:r w:rsidRPr="008E6533">
              <w:rPr>
                <w:noProof/>
                <w:sz w:val="18"/>
                <w:szCs w:val="18"/>
              </w:rPr>
              <w:t>(143)</w:t>
            </w:r>
            <w:r>
              <w:rPr>
                <w:sz w:val="18"/>
                <w:szCs w:val="18"/>
              </w:rPr>
              <w:fldChar w:fldCharType="end"/>
            </w:r>
          </w:p>
        </w:tc>
      </w:tr>
      <w:tr w:rsidR="009E17C1" w:rsidRPr="0001000C" w14:paraId="4E799E5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9E17C1" w:rsidRPr="00DC0622" w:rsidRDefault="009E17C1" w:rsidP="00A0774A">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0C998ADD"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9E17C1" w:rsidRPr="0001000C"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9E17C1" w:rsidRPr="0001000C" w14:paraId="1F1D67B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9E17C1" w:rsidRDefault="009E17C1" w:rsidP="00A0774A">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1DAF5EBD"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9E17C1" w:rsidRPr="00472136"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2914D433" w14:textId="1CFDCAA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9E17C1" w:rsidRPr="0001000C" w14:paraId="5D5035C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9E17C1" w:rsidRPr="00BA368F" w:rsidRDefault="009E17C1" w:rsidP="00A0774A">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4F4AF4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55F7F4C1" w:rsidR="009E17C1" w:rsidRPr="0001000C"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calcification on computed tomography</w:t>
            </w:r>
          </w:p>
        </w:tc>
        <w:tc>
          <w:tcPr>
            <w:tcW w:w="0" w:type="auto"/>
            <w:shd w:val="clear" w:color="auto" w:fill="E7E6E6" w:themeFill="background2"/>
          </w:tcPr>
          <w:p w14:paraId="4626E5F1" w14:textId="099034AA"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9E17C1" w:rsidRPr="0001000C" w14:paraId="51C8151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9E17C1" w:rsidRDefault="009E17C1" w:rsidP="00A0774A">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53034A81" w14:textId="5260E3DC"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404E0AEF"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D064506"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4492B49F"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4B280F81"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5AE7963D"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17B7BDA"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794B1DED" w14:textId="65EDD122"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Pr>
                <w:sz w:val="18"/>
                <w:szCs w:val="18"/>
              </w:rPr>
              <w:fldChar w:fldCharType="separate"/>
            </w:r>
            <w:r w:rsidRPr="008E6533">
              <w:rPr>
                <w:noProof/>
                <w:sz w:val="18"/>
                <w:szCs w:val="18"/>
              </w:rPr>
              <w:t>(146)</w:t>
            </w:r>
            <w:r>
              <w:rPr>
                <w:sz w:val="18"/>
                <w:szCs w:val="18"/>
              </w:rPr>
              <w:fldChar w:fldCharType="end"/>
            </w:r>
          </w:p>
        </w:tc>
      </w:tr>
      <w:tr w:rsidR="009E17C1" w:rsidRPr="0001000C" w14:paraId="50DF0F3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3DE12D0" w14:textId="77777777" w:rsidR="009E17C1" w:rsidRDefault="009E17C1" w:rsidP="00A0774A">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6793583E"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AD3371"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9B45A1"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CCAE138"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2EEFD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in CKD patients with diabetes</w:t>
            </w:r>
          </w:p>
        </w:tc>
        <w:tc>
          <w:tcPr>
            <w:tcW w:w="0" w:type="auto"/>
          </w:tcPr>
          <w:p w14:paraId="79B50ABC"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3169CE8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323D63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457A76D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9E17C1" w:rsidRDefault="009E17C1" w:rsidP="00A0774A">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4552E92C"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9E17C1" w:rsidRPr="00383A8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129050DA" w14:textId="39FB1108" w:rsidR="009E17C1" w:rsidRPr="002352DD"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9E17C1" w:rsidRPr="0001000C" w14:paraId="7F67B5CA"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9E17C1" w:rsidRPr="004408F3" w:rsidRDefault="009E17C1" w:rsidP="00A0774A">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0749EB11"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DE4D90D" w14:textId="4887489F"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9E17C1" w:rsidRPr="0001000C" w14:paraId="4C1C4EE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9E17C1" w:rsidRPr="00145DA2" w:rsidRDefault="009E17C1" w:rsidP="00A0774A">
            <w:pPr>
              <w:jc w:val="center"/>
              <w:rPr>
                <w:sz w:val="18"/>
                <w:szCs w:val="18"/>
              </w:rPr>
            </w:pPr>
            <w:proofErr w:type="spellStart"/>
            <w:r>
              <w:rPr>
                <w:sz w:val="18"/>
                <w:szCs w:val="18"/>
              </w:rPr>
              <w:lastRenderedPageBreak/>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05B04D7F"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9E17C1" w:rsidRPr="0001000C" w14:paraId="3CB8646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9E17C1" w:rsidRDefault="009E17C1" w:rsidP="00A0774A">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6E316928"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789C1FC2"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87B5BFA"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843B18"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1</w:t>
            </w:r>
          </w:p>
        </w:tc>
        <w:tc>
          <w:tcPr>
            <w:tcW w:w="0" w:type="auto"/>
          </w:tcPr>
          <w:p w14:paraId="1EDBE72E" w14:textId="77777777" w:rsidR="009E17C1" w:rsidRPr="00452D90"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754092EB"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49513EF3"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4CE8DA9A" w14:textId="581991DA"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Pr>
                <w:sz w:val="18"/>
                <w:szCs w:val="18"/>
              </w:rPr>
              <w:fldChar w:fldCharType="separate"/>
            </w:r>
            <w:r w:rsidRPr="008E6533">
              <w:rPr>
                <w:noProof/>
                <w:sz w:val="18"/>
                <w:szCs w:val="18"/>
              </w:rPr>
              <w:t>(150)</w:t>
            </w:r>
            <w:r>
              <w:rPr>
                <w:sz w:val="18"/>
                <w:szCs w:val="18"/>
              </w:rPr>
              <w:fldChar w:fldCharType="end"/>
            </w:r>
          </w:p>
          <w:p w14:paraId="1C17161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4BAA2484"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9E17C1" w:rsidRPr="00222660" w:rsidRDefault="009E17C1" w:rsidP="00A0774A">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3B929A32"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9E17C1" w:rsidRPr="00BD03D2"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9E17C1" w:rsidRPr="00BD03D2"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9E17C1" w:rsidRPr="0001000C"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4C4D4703" w14:textId="7078886D"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9E17C1" w:rsidRPr="0001000C" w14:paraId="6707F5D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9E17C1" w:rsidRDefault="009E17C1" w:rsidP="00A0774A">
            <w:pPr>
              <w:jc w:val="center"/>
              <w:rPr>
                <w:sz w:val="18"/>
                <w:szCs w:val="18"/>
              </w:rPr>
            </w:pPr>
            <w:r>
              <w:rPr>
                <w:sz w:val="18"/>
                <w:szCs w:val="18"/>
              </w:rPr>
              <w:t xml:space="preserve">Wang </w:t>
            </w:r>
            <w:r w:rsidRPr="00060830">
              <w:rPr>
                <w:i/>
                <w:sz w:val="18"/>
                <w:szCs w:val="18"/>
              </w:rPr>
              <w:t>et al</w:t>
            </w:r>
          </w:p>
        </w:tc>
        <w:tc>
          <w:tcPr>
            <w:tcW w:w="0" w:type="auto"/>
          </w:tcPr>
          <w:p w14:paraId="3E70455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41FEFFE"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846CCA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F24D897"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8</w:t>
            </w:r>
          </w:p>
        </w:tc>
        <w:tc>
          <w:tcPr>
            <w:tcW w:w="0" w:type="auto"/>
          </w:tcPr>
          <w:p w14:paraId="6395D0C0" w14:textId="77777777" w:rsidR="009E17C1" w:rsidRPr="00DB67AD"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57642ED"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24F2242A" w14:textId="77777777" w:rsidR="009E17C1" w:rsidRPr="00DB67AD"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78621D38" w14:textId="54DDC823"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Pr>
                <w:sz w:val="18"/>
                <w:szCs w:val="18"/>
              </w:rPr>
              <w:fldChar w:fldCharType="separate"/>
            </w:r>
            <w:r w:rsidRPr="008E6533">
              <w:rPr>
                <w:noProof/>
                <w:sz w:val="18"/>
                <w:szCs w:val="18"/>
              </w:rPr>
              <w:t>(152)</w:t>
            </w:r>
            <w:r>
              <w:rPr>
                <w:sz w:val="18"/>
                <w:szCs w:val="18"/>
              </w:rPr>
              <w:fldChar w:fldCharType="end"/>
            </w:r>
          </w:p>
        </w:tc>
      </w:tr>
      <w:tr w:rsidR="009E17C1" w:rsidRPr="0001000C" w14:paraId="1470A5B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6FF754" w14:textId="77777777" w:rsidR="009E17C1" w:rsidRPr="009A4082" w:rsidRDefault="009E17C1" w:rsidP="00A0774A">
            <w:pPr>
              <w:jc w:val="center"/>
              <w:rPr>
                <w:sz w:val="18"/>
                <w:szCs w:val="18"/>
              </w:rPr>
            </w:pPr>
            <w:r>
              <w:rPr>
                <w:sz w:val="18"/>
                <w:szCs w:val="18"/>
              </w:rPr>
              <w:t xml:space="preserve">Wang </w:t>
            </w:r>
            <w:r w:rsidRPr="008C7685">
              <w:rPr>
                <w:i/>
                <w:sz w:val="18"/>
                <w:szCs w:val="18"/>
              </w:rPr>
              <w:t>et al.</w:t>
            </w:r>
          </w:p>
        </w:tc>
        <w:tc>
          <w:tcPr>
            <w:tcW w:w="0" w:type="auto"/>
          </w:tcPr>
          <w:p w14:paraId="2FF1D9A0"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C36945B"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04E660F9"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522D1F4"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73DD3888"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8CEB0C5"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7C6036AD" w14:textId="77777777" w:rsidR="009E17C1" w:rsidRPr="008C7685"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121E8522" w14:textId="77777777"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sidRPr="008C7685">
              <w:rPr>
                <w:sz w:val="18"/>
                <w:szCs w:val="18"/>
              </w:rPr>
              <w:t>circumflex, and right coronary arteries</w:t>
            </w:r>
          </w:p>
        </w:tc>
        <w:tc>
          <w:tcPr>
            <w:tcW w:w="0" w:type="auto"/>
          </w:tcPr>
          <w:p w14:paraId="37E62D9D" w14:textId="738BB1EE" w:rsidR="009E17C1" w:rsidRDefault="009E17C1" w:rsidP="00A0774A">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Pr>
                <w:sz w:val="18"/>
                <w:szCs w:val="18"/>
              </w:rPr>
              <w:fldChar w:fldCharType="separate"/>
            </w:r>
            <w:r w:rsidRPr="008E6533">
              <w:rPr>
                <w:noProof/>
                <w:sz w:val="18"/>
                <w:szCs w:val="18"/>
              </w:rPr>
              <w:t>(153)</w:t>
            </w:r>
            <w:r>
              <w:rPr>
                <w:sz w:val="18"/>
                <w:szCs w:val="18"/>
              </w:rPr>
              <w:fldChar w:fldCharType="end"/>
            </w:r>
          </w:p>
        </w:tc>
      </w:tr>
      <w:tr w:rsidR="009E17C1" w:rsidRPr="0001000C" w14:paraId="2726AFF5" w14:textId="77777777" w:rsidTr="00FA0DE5">
        <w:tc>
          <w:tcPr>
            <w:cnfStyle w:val="001000000000" w:firstRow="0" w:lastRow="0" w:firstColumn="1" w:lastColumn="0" w:oddVBand="0" w:evenVBand="0" w:oddHBand="0" w:evenHBand="0" w:firstRowFirstColumn="0" w:firstRowLastColumn="0" w:lastRowFirstColumn="0" w:lastRowLastColumn="0"/>
            <w:tcW w:w="0" w:type="auto"/>
          </w:tcPr>
          <w:p w14:paraId="40925AD6" w14:textId="77777777" w:rsidR="009E17C1" w:rsidRDefault="009E17C1" w:rsidP="00A0774A">
            <w:pPr>
              <w:jc w:val="center"/>
              <w:rPr>
                <w:sz w:val="18"/>
                <w:szCs w:val="18"/>
              </w:rPr>
            </w:pPr>
            <w:r>
              <w:rPr>
                <w:sz w:val="18"/>
                <w:szCs w:val="18"/>
              </w:rPr>
              <w:t xml:space="preserve">Yamada </w:t>
            </w:r>
            <w:r w:rsidRPr="00D44212">
              <w:rPr>
                <w:i/>
                <w:sz w:val="18"/>
                <w:szCs w:val="18"/>
              </w:rPr>
              <w:t>et al.</w:t>
            </w:r>
          </w:p>
        </w:tc>
        <w:tc>
          <w:tcPr>
            <w:tcW w:w="0" w:type="auto"/>
          </w:tcPr>
          <w:p w14:paraId="0A07966F"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022E050"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35043B8C"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6D4591"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112D877"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B0732C3"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2E331B0A" w14:textId="77777777" w:rsidR="009E17C1" w:rsidRPr="00FA0DE5"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Vascular</w:t>
            </w:r>
          </w:p>
          <w:p w14:paraId="79A10AF2" w14:textId="77777777"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322DEE96" w14:textId="2BDB4098" w:rsidR="009E17C1" w:rsidRDefault="009E17C1" w:rsidP="00A0774A">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Pr>
                <w:sz w:val="18"/>
                <w:szCs w:val="18"/>
              </w:rPr>
              <w:fldChar w:fldCharType="separate"/>
            </w:r>
            <w:r w:rsidRPr="008E6533">
              <w:rPr>
                <w:noProof/>
                <w:sz w:val="18"/>
                <w:szCs w:val="18"/>
              </w:rPr>
              <w:t>(154)</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57375DF2" w:rsidR="001B4FDB" w:rsidRDefault="001B4FDB" w:rsidP="001B4FDB">
      <w:pPr>
        <w:pStyle w:val="a7"/>
      </w:pPr>
      <w:r>
        <w:lastRenderedPageBreak/>
        <w:t xml:space="preserve">Table 3. </w:t>
      </w:r>
      <w:r w:rsidR="00AF3BB6">
        <w:t>G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157"/>
        <w:gridCol w:w="1166"/>
        <w:gridCol w:w="587"/>
        <w:gridCol w:w="947"/>
        <w:gridCol w:w="817"/>
        <w:gridCol w:w="1520"/>
        <w:gridCol w:w="3539"/>
        <w:gridCol w:w="3626"/>
        <w:gridCol w:w="599"/>
      </w:tblGrid>
      <w:tr w:rsidR="009E17C1" w:rsidRPr="0001000C" w14:paraId="39740F23" w14:textId="77777777"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9E17C1" w:rsidRPr="0001000C" w:rsidRDefault="009E17C1" w:rsidP="00F741BD">
            <w:pPr>
              <w:jc w:val="center"/>
              <w:rPr>
                <w:sz w:val="18"/>
                <w:szCs w:val="18"/>
              </w:rPr>
            </w:pPr>
            <w:bookmarkStart w:id="0" w:name="_GoBack"/>
            <w:bookmarkEnd w:id="0"/>
            <w:r>
              <w:rPr>
                <w:sz w:val="18"/>
                <w:szCs w:val="18"/>
              </w:rPr>
              <w:t>Authors</w:t>
            </w:r>
          </w:p>
        </w:tc>
        <w:tc>
          <w:tcPr>
            <w:tcW w:w="0" w:type="auto"/>
          </w:tcPr>
          <w:p w14:paraId="145407A4"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22A08DC"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11A2B7D1"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9E17C1" w:rsidRPr="0001000C" w14:paraId="308AA29C" w14:textId="77777777" w:rsidTr="005B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9E17C1" w:rsidRPr="00AC1BF4" w:rsidRDefault="009E17C1" w:rsidP="008E6533">
            <w:pPr>
              <w:jc w:val="center"/>
              <w:rPr>
                <w:sz w:val="18"/>
                <w:szCs w:val="18"/>
              </w:rPr>
            </w:pPr>
            <w:r>
              <w:rPr>
                <w:sz w:val="18"/>
                <w:szCs w:val="18"/>
              </w:rPr>
              <w:t xml:space="preserve">Aoun </w:t>
            </w:r>
            <w:r w:rsidRPr="00C01632">
              <w:rPr>
                <w:i/>
                <w:sz w:val="18"/>
                <w:szCs w:val="18"/>
              </w:rPr>
              <w:t>et al.</w:t>
            </w:r>
          </w:p>
        </w:tc>
        <w:tc>
          <w:tcPr>
            <w:tcW w:w="0" w:type="auto"/>
          </w:tcPr>
          <w:p w14:paraId="01D9184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00850768"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A79C95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2D2386"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7B8C97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715BAF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0" w:type="auto"/>
          </w:tcPr>
          <w:p w14:paraId="37B25C50" w14:textId="77777777" w:rsidR="009E17C1" w:rsidRPr="00AC1BF4"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508C46F2" w14:textId="114EEA99"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Pr>
                <w:sz w:val="18"/>
                <w:szCs w:val="18"/>
              </w:rPr>
              <w:fldChar w:fldCharType="separate"/>
            </w:r>
            <w:r w:rsidRPr="008E6533">
              <w:rPr>
                <w:noProof/>
                <w:sz w:val="18"/>
                <w:szCs w:val="18"/>
              </w:rPr>
              <w:t>(158)</w:t>
            </w:r>
            <w:r>
              <w:rPr>
                <w:sz w:val="18"/>
                <w:szCs w:val="18"/>
              </w:rPr>
              <w:fldChar w:fldCharType="end"/>
            </w:r>
          </w:p>
        </w:tc>
      </w:tr>
      <w:tr w:rsidR="009E17C1" w:rsidRPr="0001000C" w14:paraId="59506B0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18CF557" w14:textId="77777777" w:rsidR="009E17C1" w:rsidRDefault="009E17C1" w:rsidP="008E6533">
            <w:pPr>
              <w:jc w:val="center"/>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300F4C37"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55EBA5CF"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C44C925"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05E56D35"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D9B38C9"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6DE4924"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28A8C6EB" w14:textId="77777777" w:rsidR="009E17C1" w:rsidRPr="00304E0D"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6DE3DADE" w14:textId="3D219ED3"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Pr>
                <w:sz w:val="18"/>
                <w:szCs w:val="18"/>
              </w:rPr>
              <w:fldChar w:fldCharType="separate"/>
            </w:r>
            <w:r w:rsidRPr="008E6533">
              <w:rPr>
                <w:noProof/>
                <w:sz w:val="18"/>
                <w:szCs w:val="18"/>
              </w:rPr>
              <w:t>(159)</w:t>
            </w:r>
            <w:r>
              <w:rPr>
                <w:sz w:val="18"/>
                <w:szCs w:val="18"/>
              </w:rPr>
              <w:fldChar w:fldCharType="end"/>
            </w:r>
          </w:p>
        </w:tc>
      </w:tr>
      <w:tr w:rsidR="009E17C1" w:rsidRPr="0001000C" w14:paraId="3145C3B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62F5F" w14:textId="77777777" w:rsidR="009E17C1" w:rsidRDefault="009E17C1"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0474C7B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F1E709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DD1A0FB"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E196E0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009F399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7714C6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0" w:type="auto"/>
          </w:tcPr>
          <w:p w14:paraId="508C7FCE"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390FE15F" w14:textId="21DA20AE"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7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60)</w:t>
            </w:r>
            <w:r>
              <w:rPr>
                <w:sz w:val="18"/>
                <w:szCs w:val="18"/>
                <w:lang w:eastAsia="ja-JP"/>
              </w:rPr>
              <w:fldChar w:fldCharType="end"/>
            </w:r>
          </w:p>
        </w:tc>
      </w:tr>
      <w:tr w:rsidR="009E17C1" w:rsidRPr="0001000C" w14:paraId="3ACC76F9"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9E17C1" w:rsidRPr="00A8665D" w:rsidRDefault="009E17C1" w:rsidP="008E6533">
            <w:pPr>
              <w:jc w:val="center"/>
              <w:rPr>
                <w:sz w:val="18"/>
                <w:szCs w:val="18"/>
              </w:rPr>
            </w:pPr>
            <w:r>
              <w:rPr>
                <w:sz w:val="18"/>
                <w:szCs w:val="18"/>
              </w:rPr>
              <w:t>Block et al.</w:t>
            </w:r>
          </w:p>
        </w:tc>
        <w:tc>
          <w:tcPr>
            <w:tcW w:w="0" w:type="auto"/>
          </w:tcPr>
          <w:p w14:paraId="138931FC" w14:textId="6927A22A"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114F3D22"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27E8F7C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7555A5"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43636D1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585BDBA6"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0" w:type="auto"/>
          </w:tcPr>
          <w:p w14:paraId="57064B2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277E7EA0" w14:textId="593D41BA"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Pr>
                <w:sz w:val="18"/>
                <w:szCs w:val="18"/>
                <w:lang w:eastAsia="ja-JP"/>
              </w:rPr>
              <w:fldChar w:fldCharType="separate"/>
            </w:r>
            <w:r w:rsidRPr="008E6533">
              <w:rPr>
                <w:noProof/>
                <w:sz w:val="18"/>
                <w:szCs w:val="18"/>
              </w:rPr>
              <w:t>(161)</w:t>
            </w:r>
            <w:r>
              <w:rPr>
                <w:sz w:val="18"/>
                <w:szCs w:val="18"/>
                <w:lang w:eastAsia="ja-JP"/>
              </w:rPr>
              <w:fldChar w:fldCharType="end"/>
            </w:r>
          </w:p>
        </w:tc>
      </w:tr>
      <w:tr w:rsidR="009E17C1" w:rsidRPr="0001000C" w14:paraId="65FB9BF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D06CC" w14:textId="77777777" w:rsidR="009E17C1" w:rsidRPr="00A8665D" w:rsidRDefault="009E17C1" w:rsidP="008E6533">
            <w:pPr>
              <w:jc w:val="center"/>
              <w:rPr>
                <w:sz w:val="18"/>
                <w:szCs w:val="18"/>
              </w:rPr>
            </w:pPr>
            <w:r>
              <w:rPr>
                <w:sz w:val="18"/>
                <w:szCs w:val="18"/>
              </w:rPr>
              <w:t>Block et al.</w:t>
            </w:r>
          </w:p>
        </w:tc>
        <w:tc>
          <w:tcPr>
            <w:tcW w:w="0" w:type="auto"/>
          </w:tcPr>
          <w:p w14:paraId="4AD3E6BB"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78108"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2DD55D"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5F393C"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23949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07CD42"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0B5A083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F9D20B"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70C7214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09BB791" w14:textId="77777777" w:rsidR="009E17C1" w:rsidRPr="00CF5249" w:rsidRDefault="009E17C1" w:rsidP="008E6533">
            <w:pPr>
              <w:jc w:val="center"/>
              <w:rPr>
                <w:sz w:val="18"/>
                <w:szCs w:val="18"/>
              </w:rPr>
            </w:pPr>
            <w:r>
              <w:rPr>
                <w:sz w:val="18"/>
                <w:szCs w:val="18"/>
              </w:rPr>
              <w:t xml:space="preserve">Block </w:t>
            </w:r>
            <w:r w:rsidRPr="00F5074D">
              <w:rPr>
                <w:i/>
                <w:sz w:val="18"/>
                <w:szCs w:val="18"/>
              </w:rPr>
              <w:t>et al.</w:t>
            </w:r>
          </w:p>
        </w:tc>
        <w:tc>
          <w:tcPr>
            <w:tcW w:w="0" w:type="auto"/>
          </w:tcPr>
          <w:p w14:paraId="0AB9A0B1" w14:textId="7536CB84"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0E565E2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265B177"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55F2C8"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264FA04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7C3769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00A85ED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564A05A3" w14:textId="4652F9A4"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62)","plainTextFormattedCitation":"(162)","previouslyFormattedCitation":"(187)"},"properties":{"noteIndex":0},"schema":"https://github.com/citation-style-language/schema/raw/master/csl-citation.json"}</w:instrText>
            </w:r>
            <w:r>
              <w:rPr>
                <w:sz w:val="18"/>
                <w:szCs w:val="18"/>
              </w:rPr>
              <w:fldChar w:fldCharType="separate"/>
            </w:r>
            <w:r w:rsidRPr="008E6533">
              <w:rPr>
                <w:noProof/>
                <w:sz w:val="18"/>
                <w:szCs w:val="18"/>
              </w:rPr>
              <w:t>(162)</w:t>
            </w:r>
            <w:r>
              <w:rPr>
                <w:sz w:val="18"/>
                <w:szCs w:val="18"/>
              </w:rPr>
              <w:fldChar w:fldCharType="end"/>
            </w:r>
          </w:p>
        </w:tc>
      </w:tr>
      <w:tr w:rsidR="009E17C1" w:rsidRPr="0001000C" w14:paraId="44DCC05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9E17C1" w:rsidRDefault="009E17C1" w:rsidP="00681752">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0E2B35D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2ABCD15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8B6FF5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F6DC00A"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006CEB8C"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6D94F7E7" w14:textId="77777777" w:rsidR="009E17C1" w:rsidRPr="00246316"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06F752E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59344235" w14:textId="73618829"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Pr>
                <w:sz w:val="18"/>
                <w:szCs w:val="18"/>
              </w:rPr>
              <w:fldChar w:fldCharType="separate"/>
            </w:r>
            <w:r w:rsidRPr="008E6533">
              <w:rPr>
                <w:noProof/>
                <w:sz w:val="18"/>
                <w:szCs w:val="18"/>
              </w:rPr>
              <w:t>(163)</w:t>
            </w:r>
            <w:r>
              <w:rPr>
                <w:sz w:val="18"/>
                <w:szCs w:val="18"/>
              </w:rPr>
              <w:fldChar w:fldCharType="end"/>
            </w:r>
          </w:p>
        </w:tc>
      </w:tr>
      <w:tr w:rsidR="009E17C1" w:rsidRPr="0001000C" w14:paraId="381CDD43" w14:textId="77777777" w:rsidTr="00D83B28">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9E17C1" w:rsidRDefault="009E17C1" w:rsidP="008E6533">
            <w:pPr>
              <w:jc w:val="center"/>
              <w:rPr>
                <w:sz w:val="18"/>
                <w:szCs w:val="18"/>
              </w:rPr>
            </w:pPr>
            <w:r>
              <w:rPr>
                <w:sz w:val="18"/>
                <w:szCs w:val="18"/>
              </w:rPr>
              <w:t xml:space="preserve">Cai </w:t>
            </w:r>
            <w:r w:rsidRPr="00567F04">
              <w:rPr>
                <w:i/>
                <w:sz w:val="18"/>
                <w:szCs w:val="18"/>
              </w:rPr>
              <w:t>et al.</w:t>
            </w:r>
          </w:p>
        </w:tc>
        <w:tc>
          <w:tcPr>
            <w:tcW w:w="0" w:type="auto"/>
          </w:tcPr>
          <w:p w14:paraId="6B78184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948DF0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A1951D"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E27DF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0C06122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FF3B504"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0" w:type="auto"/>
          </w:tcPr>
          <w:p w14:paraId="2374450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E89660D" w14:textId="79641073"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9E17C1" w:rsidRPr="0001000C" w14:paraId="597E899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11354" w14:textId="77777777" w:rsidR="009E17C1" w:rsidRDefault="009E17C1" w:rsidP="008E6533">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54E947B6"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470F78C"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CD574F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3F465DF"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41F4DC7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9BA09B5"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21134E1B"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7CA8241E" w14:textId="422E228A"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64)","plainTextFormattedCitation":"(164)","previouslyFormattedCitation":"(196)"},"properties":{"noteIndex":0},"schema":"https://github.com/citation-style-language/schema/raw/master/csl-citation.json"}</w:instrText>
            </w:r>
            <w:r>
              <w:rPr>
                <w:sz w:val="18"/>
                <w:szCs w:val="18"/>
              </w:rPr>
              <w:fldChar w:fldCharType="separate"/>
            </w:r>
            <w:r w:rsidRPr="008E6533">
              <w:rPr>
                <w:noProof/>
                <w:sz w:val="18"/>
                <w:szCs w:val="18"/>
              </w:rPr>
              <w:t>(164)</w:t>
            </w:r>
            <w:r>
              <w:rPr>
                <w:sz w:val="18"/>
                <w:szCs w:val="18"/>
              </w:rPr>
              <w:fldChar w:fldCharType="end"/>
            </w:r>
          </w:p>
        </w:tc>
      </w:tr>
      <w:tr w:rsidR="009E17C1" w:rsidRPr="0001000C" w14:paraId="7CA84CD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9E17C1" w:rsidRDefault="009E17C1" w:rsidP="0068175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4C24A15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344F051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6820AF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5EB322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3AF07B4E"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36B7377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2DD727F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322626B9" w14:textId="21DD3D41"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02)</w:t>
            </w:r>
            <w:r>
              <w:rPr>
                <w:sz w:val="18"/>
                <w:szCs w:val="18"/>
                <w:lang w:eastAsia="ja-JP"/>
              </w:rPr>
              <w:fldChar w:fldCharType="end"/>
            </w:r>
          </w:p>
        </w:tc>
      </w:tr>
      <w:tr w:rsidR="009E17C1" w:rsidRPr="0001000C" w14:paraId="4D9CBA6C"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9E17C1" w:rsidRPr="00A00889" w:rsidRDefault="009E17C1" w:rsidP="008E6533">
            <w:pPr>
              <w:jc w:val="center"/>
              <w:rPr>
                <w:sz w:val="18"/>
                <w:szCs w:val="18"/>
              </w:rPr>
            </w:pPr>
            <w:r>
              <w:rPr>
                <w:sz w:val="18"/>
                <w:szCs w:val="18"/>
              </w:rPr>
              <w:t>Chang et al.</w:t>
            </w:r>
          </w:p>
        </w:tc>
        <w:tc>
          <w:tcPr>
            <w:tcW w:w="0" w:type="auto"/>
          </w:tcPr>
          <w:p w14:paraId="63AFEA16"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6EB437DD"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2D00C61"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7798B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12A762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5038F8E"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54A72F2C"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2CC99D1A" w14:textId="5B31558C" w:rsidR="009E17C1" w:rsidRPr="00D749C6"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D749C6">
              <w:rPr>
                <w:sz w:val="18"/>
                <w:szCs w:val="18"/>
              </w:rPr>
              <w:fldChar w:fldCharType="separate"/>
            </w:r>
            <w:r w:rsidRPr="008E6533">
              <w:rPr>
                <w:noProof/>
                <w:sz w:val="18"/>
                <w:szCs w:val="18"/>
              </w:rPr>
              <w:t>(12)</w:t>
            </w:r>
            <w:r w:rsidRPr="00D749C6">
              <w:rPr>
                <w:sz w:val="18"/>
                <w:szCs w:val="18"/>
              </w:rPr>
              <w:fldChar w:fldCharType="end"/>
            </w:r>
          </w:p>
        </w:tc>
      </w:tr>
      <w:tr w:rsidR="009E17C1" w:rsidRPr="0001000C" w14:paraId="43966DB8"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9E17C1" w:rsidRDefault="009E17C1" w:rsidP="008E6533">
            <w:pPr>
              <w:jc w:val="center"/>
              <w:rPr>
                <w:sz w:val="18"/>
                <w:szCs w:val="18"/>
              </w:rPr>
            </w:pPr>
            <w:r>
              <w:rPr>
                <w:sz w:val="18"/>
                <w:szCs w:val="18"/>
              </w:rPr>
              <w:t xml:space="preserve">Chao </w:t>
            </w:r>
            <w:r w:rsidRPr="00120CB9">
              <w:rPr>
                <w:i/>
                <w:sz w:val="18"/>
                <w:szCs w:val="18"/>
              </w:rPr>
              <w:t>et al.</w:t>
            </w:r>
          </w:p>
        </w:tc>
        <w:tc>
          <w:tcPr>
            <w:tcW w:w="0" w:type="auto"/>
          </w:tcPr>
          <w:p w14:paraId="74BB3783"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D4D8E08"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34EA30C"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AD1CA8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0D53FF68"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A79E237"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Pr>
          <w:p w14:paraId="60E842F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495E5958" w14:textId="7CF4E21C"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Pr>
                <w:sz w:val="18"/>
                <w:szCs w:val="18"/>
              </w:rPr>
              <w:fldChar w:fldCharType="separate"/>
            </w:r>
            <w:r w:rsidRPr="008E6533">
              <w:rPr>
                <w:noProof/>
                <w:sz w:val="18"/>
                <w:szCs w:val="18"/>
              </w:rPr>
              <w:t>(165)</w:t>
            </w:r>
            <w:r>
              <w:rPr>
                <w:sz w:val="18"/>
                <w:szCs w:val="18"/>
              </w:rPr>
              <w:fldChar w:fldCharType="end"/>
            </w:r>
          </w:p>
        </w:tc>
      </w:tr>
      <w:tr w:rsidR="009E17C1" w:rsidRPr="0001000C" w14:paraId="688C9753"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FC0322" w14:textId="77777777" w:rsidR="009E17C1" w:rsidRPr="00A00889" w:rsidRDefault="009E17C1" w:rsidP="008E6533">
            <w:pPr>
              <w:jc w:val="center"/>
              <w:rPr>
                <w:sz w:val="18"/>
                <w:szCs w:val="18"/>
              </w:rPr>
            </w:pPr>
            <w:r>
              <w:rPr>
                <w:sz w:val="18"/>
                <w:szCs w:val="18"/>
              </w:rPr>
              <w:t xml:space="preserve">Chen </w:t>
            </w:r>
            <w:r w:rsidRPr="00687D94">
              <w:rPr>
                <w:i/>
                <w:sz w:val="18"/>
                <w:szCs w:val="18"/>
              </w:rPr>
              <w:t>et al.</w:t>
            </w:r>
          </w:p>
        </w:tc>
        <w:tc>
          <w:tcPr>
            <w:tcW w:w="0" w:type="auto"/>
          </w:tcPr>
          <w:p w14:paraId="0B1E25FF"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1EA46934"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4A0E5"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37D431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3783914A"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0" w:type="auto"/>
          </w:tcPr>
          <w:p w14:paraId="4D6985BF"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Pr>
          <w:p w14:paraId="643CBD4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09359B1F" w14:textId="71507D72" w:rsidR="009E17C1" w:rsidRPr="00D749C6"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Pr>
                <w:sz w:val="18"/>
                <w:szCs w:val="18"/>
              </w:rPr>
              <w:fldChar w:fldCharType="separate"/>
            </w:r>
            <w:r w:rsidRPr="008E6533">
              <w:rPr>
                <w:noProof/>
                <w:sz w:val="18"/>
                <w:szCs w:val="18"/>
              </w:rPr>
              <w:t>(166)</w:t>
            </w:r>
            <w:r>
              <w:rPr>
                <w:sz w:val="18"/>
                <w:szCs w:val="18"/>
              </w:rPr>
              <w:fldChar w:fldCharType="end"/>
            </w:r>
          </w:p>
        </w:tc>
      </w:tr>
      <w:tr w:rsidR="009E17C1" w:rsidRPr="0001000C" w14:paraId="38C506B0"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74964BA7" w14:textId="77777777" w:rsidR="009E17C1" w:rsidRPr="00A00889" w:rsidRDefault="009E17C1" w:rsidP="008E6533">
            <w:pPr>
              <w:jc w:val="center"/>
              <w:rPr>
                <w:sz w:val="18"/>
                <w:szCs w:val="18"/>
              </w:rPr>
            </w:pPr>
            <w:r>
              <w:rPr>
                <w:sz w:val="18"/>
                <w:szCs w:val="18"/>
              </w:rPr>
              <w:t xml:space="preserve">Chen </w:t>
            </w:r>
            <w:r w:rsidRPr="00687D94">
              <w:rPr>
                <w:i/>
                <w:sz w:val="18"/>
                <w:szCs w:val="18"/>
              </w:rPr>
              <w:t>et al.</w:t>
            </w:r>
          </w:p>
        </w:tc>
        <w:tc>
          <w:tcPr>
            <w:tcW w:w="0" w:type="auto"/>
          </w:tcPr>
          <w:p w14:paraId="0E768E0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33CCED"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9A23F"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2385C"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8E35C"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0" w:type="auto"/>
          </w:tcPr>
          <w:p w14:paraId="37571444"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2B1585C"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978B3B" w14:textId="77777777" w:rsidR="009E17C1" w:rsidRPr="00D749C6"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4E0D30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9E17C1" w:rsidRPr="00AA6DE4" w:rsidRDefault="009E17C1" w:rsidP="008E6533">
            <w:pPr>
              <w:jc w:val="center"/>
              <w:rPr>
                <w:sz w:val="18"/>
                <w:szCs w:val="18"/>
              </w:rPr>
            </w:pPr>
            <w:r>
              <w:rPr>
                <w:sz w:val="18"/>
                <w:szCs w:val="18"/>
              </w:rPr>
              <w:t xml:space="preserve">Choi </w:t>
            </w:r>
            <w:r w:rsidRPr="0014640E">
              <w:rPr>
                <w:i/>
                <w:sz w:val="18"/>
                <w:szCs w:val="18"/>
              </w:rPr>
              <w:t>et al.</w:t>
            </w:r>
          </w:p>
        </w:tc>
        <w:tc>
          <w:tcPr>
            <w:tcW w:w="0" w:type="auto"/>
          </w:tcPr>
          <w:p w14:paraId="6AFDFC94"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CCFB7CC"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CAD4AB"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B4D6980"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63D55B58"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1E24F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0" w:type="auto"/>
          </w:tcPr>
          <w:p w14:paraId="1E7C39EC"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1EC6DCB1" w14:textId="56AAF742"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9E17C1" w:rsidRPr="0001000C" w14:paraId="1F20DA2B" w14:textId="77777777" w:rsidTr="00681752">
        <w:tc>
          <w:tcPr>
            <w:cnfStyle w:val="001000000000" w:firstRow="0" w:lastRow="0" w:firstColumn="1" w:lastColumn="0" w:oddVBand="0" w:evenVBand="0" w:oddHBand="0" w:evenHBand="0" w:firstRowFirstColumn="0" w:firstRowLastColumn="0" w:lastRowFirstColumn="0" w:lastRowLastColumn="0"/>
            <w:tcW w:w="0" w:type="auto"/>
          </w:tcPr>
          <w:p w14:paraId="6B0A2278" w14:textId="77777777" w:rsidR="009E17C1" w:rsidRDefault="009E17C1" w:rsidP="008E6533">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70983D7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B7B8502"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CAA51CD"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D110887"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718101F9"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35B2F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1020150A"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0" w:type="auto"/>
          </w:tcPr>
          <w:p w14:paraId="39D3C99F" w14:textId="77777777" w:rsidR="009E17C1" w:rsidRPr="008F1120"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0CEA99F4" w14:textId="758D4C1B"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67)","plainTextFormattedCitation":"(167)","previouslyFormattedCitation":"(21)"},"properties":{"noteIndex":0},"schema":"https://github.com/citation-style-language/schema/raw/master/csl-citation.json"}</w:instrText>
            </w:r>
            <w:r>
              <w:rPr>
                <w:sz w:val="18"/>
                <w:szCs w:val="18"/>
              </w:rPr>
              <w:fldChar w:fldCharType="separate"/>
            </w:r>
            <w:r w:rsidRPr="008E6533">
              <w:rPr>
                <w:noProof/>
                <w:sz w:val="18"/>
                <w:szCs w:val="18"/>
              </w:rPr>
              <w:t>(167)</w:t>
            </w:r>
            <w:r>
              <w:rPr>
                <w:sz w:val="18"/>
                <w:szCs w:val="18"/>
              </w:rPr>
              <w:fldChar w:fldCharType="end"/>
            </w:r>
          </w:p>
        </w:tc>
      </w:tr>
      <w:tr w:rsidR="009E17C1" w:rsidRPr="0001000C" w14:paraId="7A74180A" w14:textId="77777777" w:rsidTr="006817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9E17C1" w:rsidRDefault="009E17C1" w:rsidP="008E6533">
            <w:pPr>
              <w:jc w:val="center"/>
              <w:rPr>
                <w:sz w:val="18"/>
                <w:szCs w:val="18"/>
              </w:rPr>
            </w:pPr>
            <w:proofErr w:type="spellStart"/>
            <w:r>
              <w:rPr>
                <w:sz w:val="18"/>
                <w:szCs w:val="18"/>
              </w:rPr>
              <w:t>Claes</w:t>
            </w:r>
            <w:proofErr w:type="spellEnd"/>
            <w:r>
              <w:rPr>
                <w:sz w:val="18"/>
                <w:szCs w:val="18"/>
              </w:rPr>
              <w:t xml:space="preserve"> </w:t>
            </w:r>
            <w:r w:rsidRPr="00681752">
              <w:rPr>
                <w:i/>
                <w:sz w:val="18"/>
                <w:szCs w:val="18"/>
              </w:rPr>
              <w:t>et al.</w:t>
            </w:r>
          </w:p>
        </w:tc>
        <w:tc>
          <w:tcPr>
            <w:tcW w:w="0" w:type="auto"/>
          </w:tcPr>
          <w:p w14:paraId="25574C0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10C695C"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432A677"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291E56"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27DB3DF"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B6A1155" w14:textId="77777777" w:rsidR="009E17C1" w:rsidRPr="006C01C7"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1F27C0E0" w14:textId="77777777" w:rsidR="009E17C1" w:rsidRPr="006C01C7"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lastRenderedPageBreak/>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531F176F" w14:textId="77777777" w:rsidR="009E17C1" w:rsidRPr="006C01C7"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6AD2D0CB" w14:textId="77777777" w:rsidR="009E17C1" w:rsidRPr="006C01C7"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4A0E2EC" w14:textId="77777777" w:rsidR="009E17C1" w:rsidRPr="006C01C7"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1B2E5639"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0" w:type="auto"/>
          </w:tcPr>
          <w:p w14:paraId="5BAE7E0E"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irculating sclerostin</w:t>
            </w:r>
          </w:p>
        </w:tc>
        <w:tc>
          <w:tcPr>
            <w:tcW w:w="0" w:type="auto"/>
          </w:tcPr>
          <w:p w14:paraId="5026C583" w14:textId="6288CF1D"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Pr>
                <w:sz w:val="18"/>
                <w:szCs w:val="18"/>
              </w:rPr>
              <w:fldChar w:fldCharType="separate"/>
            </w:r>
            <w:r w:rsidRPr="008E6533">
              <w:rPr>
                <w:noProof/>
                <w:sz w:val="18"/>
                <w:szCs w:val="18"/>
              </w:rPr>
              <w:t>(168)</w:t>
            </w:r>
            <w:r>
              <w:rPr>
                <w:sz w:val="18"/>
                <w:szCs w:val="18"/>
              </w:rPr>
              <w:fldChar w:fldCharType="end"/>
            </w:r>
          </w:p>
        </w:tc>
      </w:tr>
      <w:tr w:rsidR="009E17C1" w:rsidRPr="0001000C" w14:paraId="64E4B1E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9E17C1" w:rsidRPr="00AA6DE4" w:rsidRDefault="009E17C1"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4A08D90C"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07B8696"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DE7118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1498CE4D"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452F1A6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15486C"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0" w:type="auto"/>
          </w:tcPr>
          <w:p w14:paraId="3A883100"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5CC97B5" w14:textId="68341666"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9E17C1" w:rsidRPr="0001000C" w14:paraId="408F825D"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9B8C5" w14:textId="77777777" w:rsidR="009E17C1" w:rsidRPr="00AA6DE4" w:rsidRDefault="009E17C1"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76FF14AF"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C982F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B1640A"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57C393"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6C6A1"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2EDB71"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3EA5466F"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658BD5A2" w14:textId="77777777"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420003C5"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9E17C1" w:rsidRDefault="009E17C1" w:rsidP="008E6533">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Pr>
          <w:p w14:paraId="04DEDDE3" w14:textId="77777777" w:rsidR="009E17C1" w:rsidRPr="00234D56"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4F2F985"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85B5C07"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3E643FF"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43CB641B"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CCC2ACF" w14:textId="77777777" w:rsidR="009E17C1" w:rsidRPr="006C01C7"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6F934095" w14:textId="77777777"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7F2177DB" w14:textId="10B3184C" w:rsidR="009E17C1" w:rsidRDefault="009E17C1"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D749C6">
              <w:rPr>
                <w:sz w:val="18"/>
                <w:szCs w:val="18"/>
              </w:rPr>
              <w:fldChar w:fldCharType="separate"/>
            </w:r>
            <w:r w:rsidRPr="008E6533">
              <w:rPr>
                <w:noProof/>
                <w:sz w:val="18"/>
                <w:szCs w:val="18"/>
              </w:rPr>
              <w:t>(169)</w:t>
            </w:r>
            <w:r w:rsidRPr="00D749C6">
              <w:rPr>
                <w:sz w:val="18"/>
                <w:szCs w:val="18"/>
              </w:rPr>
              <w:fldChar w:fldCharType="end"/>
            </w:r>
          </w:p>
        </w:tc>
      </w:tr>
      <w:tr w:rsidR="009E17C1" w:rsidRPr="0001000C" w14:paraId="2035A276"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2977DE" w14:textId="02387E64" w:rsidR="009E17C1" w:rsidRDefault="009E17C1"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774B12C3" w14:textId="0555F45C"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161BBD33" w14:textId="4D8C1F06"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13618D5" w14:textId="138F0C76"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3636BE9" w14:textId="71DDD831"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282F9CE4" w14:textId="66BBBB05"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5A2A919" w14:textId="4B02AC52" w:rsidR="009E17C1" w:rsidRPr="00246316"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0C3E0EDC" w14:textId="4099A925"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43CCBB2E" w14:textId="61FAC4BC"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Pr>
                <w:sz w:val="18"/>
                <w:szCs w:val="18"/>
              </w:rPr>
              <w:fldChar w:fldCharType="separate"/>
            </w:r>
            <w:r w:rsidRPr="008E6533">
              <w:rPr>
                <w:noProof/>
                <w:sz w:val="18"/>
                <w:szCs w:val="18"/>
              </w:rPr>
              <w:t>(114)</w:t>
            </w:r>
            <w:r>
              <w:rPr>
                <w:sz w:val="18"/>
                <w:szCs w:val="18"/>
              </w:rPr>
              <w:fldChar w:fldCharType="end"/>
            </w:r>
          </w:p>
        </w:tc>
      </w:tr>
      <w:tr w:rsidR="009E17C1" w:rsidRPr="0001000C" w14:paraId="13B60FC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9292C84" w14:textId="6C5A4765" w:rsidR="009E17C1" w:rsidRDefault="009E17C1"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576255F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87AD6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13503B" w14:textId="53644013"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31F9DA2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2C12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294E8A" w14:textId="47FB0A0B" w:rsidR="009E17C1" w:rsidRPr="00246316"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4AB6B549" w14:textId="04BD2C7B"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5E55915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3A902F78"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77777777" w:rsidR="009E17C1" w:rsidRDefault="009E17C1" w:rsidP="00B210D9">
            <w:pPr>
              <w:jc w:val="center"/>
              <w:rPr>
                <w:sz w:val="18"/>
                <w:szCs w:val="18"/>
              </w:rPr>
            </w:pPr>
            <w:r>
              <w:rPr>
                <w:sz w:val="18"/>
                <w:szCs w:val="18"/>
              </w:rPr>
              <w:t>Gupta V</w:t>
            </w:r>
          </w:p>
        </w:tc>
        <w:tc>
          <w:tcPr>
            <w:tcW w:w="0" w:type="auto"/>
          </w:tcPr>
          <w:p w14:paraId="355FA4F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1488AD2"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4702742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2DE7A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301D17C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26483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42AE64A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757B38E" w14:textId="6D348E8D"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Pr>
                <w:sz w:val="18"/>
                <w:szCs w:val="18"/>
              </w:rPr>
              <w:fldChar w:fldCharType="separate"/>
            </w:r>
            <w:r w:rsidRPr="008E6533">
              <w:rPr>
                <w:noProof/>
                <w:sz w:val="18"/>
                <w:szCs w:val="18"/>
              </w:rPr>
              <w:t>(170)</w:t>
            </w:r>
            <w:r>
              <w:rPr>
                <w:sz w:val="18"/>
                <w:szCs w:val="18"/>
              </w:rPr>
              <w:fldChar w:fldCharType="end"/>
            </w:r>
          </w:p>
        </w:tc>
      </w:tr>
      <w:tr w:rsidR="009E17C1" w:rsidRPr="0001000C" w14:paraId="49EF4DED"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879E31D" w14:textId="77777777" w:rsidR="009E17C1" w:rsidRDefault="009E17C1" w:rsidP="00B210D9">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3E6FA0C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5B783F5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F23FF1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2FF196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5F7EA01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0" w:type="auto"/>
          </w:tcPr>
          <w:p w14:paraId="17D189F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0" w:type="auto"/>
          </w:tcPr>
          <w:p w14:paraId="5CA6DE9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08B60520" w14:textId="4396E1D9"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71)","plainTextFormattedCitation":"(171)","previouslyFormattedCitation":"(192)"},"properties":{"noteIndex":0},"schema":"https://github.com/citation-style-language/schema/raw/master/csl-citation.json"}</w:instrText>
            </w:r>
            <w:r>
              <w:rPr>
                <w:sz w:val="18"/>
                <w:szCs w:val="18"/>
              </w:rPr>
              <w:fldChar w:fldCharType="separate"/>
            </w:r>
            <w:r w:rsidRPr="008E6533">
              <w:rPr>
                <w:noProof/>
                <w:sz w:val="18"/>
                <w:szCs w:val="18"/>
              </w:rPr>
              <w:t>(171)</w:t>
            </w:r>
            <w:r>
              <w:rPr>
                <w:sz w:val="18"/>
                <w:szCs w:val="18"/>
              </w:rPr>
              <w:fldChar w:fldCharType="end"/>
            </w:r>
          </w:p>
        </w:tc>
      </w:tr>
      <w:tr w:rsidR="009E17C1" w:rsidRPr="0001000C" w14:paraId="628912B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9E17C1" w:rsidRDefault="009E17C1" w:rsidP="00B210D9">
            <w:pPr>
              <w:jc w:val="center"/>
              <w:rPr>
                <w:sz w:val="18"/>
                <w:szCs w:val="18"/>
              </w:rPr>
            </w:pPr>
            <w:r>
              <w:rPr>
                <w:sz w:val="18"/>
                <w:szCs w:val="18"/>
              </w:rPr>
              <w:t xml:space="preserve">Holden </w:t>
            </w:r>
            <w:r w:rsidRPr="00104C21">
              <w:rPr>
                <w:i/>
                <w:sz w:val="18"/>
                <w:szCs w:val="18"/>
              </w:rPr>
              <w:t>et al.</w:t>
            </w:r>
          </w:p>
        </w:tc>
        <w:tc>
          <w:tcPr>
            <w:tcW w:w="0" w:type="auto"/>
          </w:tcPr>
          <w:p w14:paraId="1C37063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05F6C43A"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6D2A0C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396F364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7A832EC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5A60CA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1E3FB7B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0D787E11" w14:textId="1E8C8DCD"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Pr>
                <w:sz w:val="18"/>
                <w:szCs w:val="18"/>
              </w:rPr>
              <w:fldChar w:fldCharType="separate"/>
            </w:r>
            <w:r w:rsidRPr="008E6533">
              <w:rPr>
                <w:noProof/>
                <w:sz w:val="18"/>
                <w:szCs w:val="18"/>
              </w:rPr>
              <w:t>(172)</w:t>
            </w:r>
            <w:r>
              <w:rPr>
                <w:sz w:val="18"/>
                <w:szCs w:val="18"/>
              </w:rPr>
              <w:fldChar w:fldCharType="end"/>
            </w:r>
          </w:p>
        </w:tc>
      </w:tr>
      <w:tr w:rsidR="009E17C1" w:rsidRPr="0001000C" w14:paraId="6F105EB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F9ED2D6" w14:textId="77777777" w:rsidR="009E17C1" w:rsidRDefault="009E17C1" w:rsidP="00B210D9">
            <w:pPr>
              <w:jc w:val="center"/>
              <w:rPr>
                <w:sz w:val="18"/>
                <w:szCs w:val="18"/>
              </w:rPr>
            </w:pPr>
            <w:r>
              <w:rPr>
                <w:sz w:val="18"/>
                <w:szCs w:val="18"/>
              </w:rPr>
              <w:t xml:space="preserve">Holden </w:t>
            </w:r>
            <w:r w:rsidRPr="00104C21">
              <w:rPr>
                <w:i/>
                <w:sz w:val="18"/>
                <w:szCs w:val="18"/>
              </w:rPr>
              <w:t>et al.</w:t>
            </w:r>
          </w:p>
        </w:tc>
        <w:tc>
          <w:tcPr>
            <w:tcW w:w="0" w:type="auto"/>
          </w:tcPr>
          <w:p w14:paraId="09C8532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2A7F3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04E5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A9E06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13B5B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2F6B4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303339F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42A06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37CC92A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9E17C1" w:rsidRPr="00CF5249" w:rsidRDefault="009E17C1" w:rsidP="00B210D9">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5C1B8D2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8039672"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CAF558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6FF14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2A883292"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8D59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0" w:type="auto"/>
          </w:tcPr>
          <w:p w14:paraId="5BF6F7C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2C8CFCD7" w14:textId="34957A9A"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Pr>
                <w:sz w:val="18"/>
                <w:szCs w:val="18"/>
              </w:rPr>
              <w:fldChar w:fldCharType="separate"/>
            </w:r>
            <w:r w:rsidRPr="008E6533">
              <w:rPr>
                <w:noProof/>
                <w:sz w:val="18"/>
                <w:szCs w:val="18"/>
              </w:rPr>
              <w:t>(173)</w:t>
            </w:r>
            <w:r>
              <w:rPr>
                <w:sz w:val="18"/>
                <w:szCs w:val="18"/>
              </w:rPr>
              <w:fldChar w:fldCharType="end"/>
            </w:r>
          </w:p>
        </w:tc>
      </w:tr>
      <w:tr w:rsidR="009E17C1" w:rsidRPr="0001000C" w14:paraId="661C4D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22121D" w14:textId="77777777" w:rsidR="009E17C1" w:rsidRDefault="009E17C1" w:rsidP="00B210D9">
            <w:pPr>
              <w:jc w:val="center"/>
              <w:rPr>
                <w:sz w:val="18"/>
                <w:szCs w:val="18"/>
              </w:rPr>
            </w:pPr>
            <w:r>
              <w:rPr>
                <w:sz w:val="18"/>
                <w:szCs w:val="18"/>
              </w:rPr>
              <w:t xml:space="preserve">Iseki </w:t>
            </w:r>
            <w:r w:rsidRPr="00FA1172">
              <w:rPr>
                <w:i/>
                <w:sz w:val="18"/>
                <w:szCs w:val="18"/>
              </w:rPr>
              <w:t>et al.</w:t>
            </w:r>
          </w:p>
        </w:tc>
        <w:tc>
          <w:tcPr>
            <w:tcW w:w="0" w:type="auto"/>
          </w:tcPr>
          <w:p w14:paraId="5D0412B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04E968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1F26F2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9FBD8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737DF4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0" w:type="auto"/>
          </w:tcPr>
          <w:p w14:paraId="057CA55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0" w:type="auto"/>
          </w:tcPr>
          <w:p w14:paraId="19DEF31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191F701A" w14:textId="58421FFA"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74)","plainTextFormattedCitation":"(174)","previouslyFormattedCitation":"(194)"},"properties":{"noteIndex":0},"schema":"https://github.com/citation-style-language/schema/raw/master/csl-citation.json"}</w:instrText>
            </w:r>
            <w:r>
              <w:rPr>
                <w:sz w:val="18"/>
                <w:szCs w:val="18"/>
              </w:rPr>
              <w:fldChar w:fldCharType="separate"/>
            </w:r>
            <w:r w:rsidRPr="008E6533">
              <w:rPr>
                <w:noProof/>
                <w:sz w:val="18"/>
                <w:szCs w:val="18"/>
              </w:rPr>
              <w:t>(174)</w:t>
            </w:r>
            <w:r>
              <w:rPr>
                <w:sz w:val="18"/>
                <w:szCs w:val="18"/>
              </w:rPr>
              <w:fldChar w:fldCharType="end"/>
            </w:r>
          </w:p>
        </w:tc>
      </w:tr>
      <w:tr w:rsidR="009E17C1" w:rsidRPr="0001000C" w14:paraId="1F357B1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188B3" w14:textId="55EA2A11" w:rsidR="009E17C1" w:rsidRDefault="009E17C1"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74513F6B" w14:textId="6555CB3C"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BFADE6F" w14:textId="2762A759"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12343E31" w14:textId="0EBAC00D"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94286A2" w14:textId="2D666779"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0833F4D5" w14:textId="4C9C6200"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C444C25" w14:textId="26687A0F"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732A0D31" w14:textId="111F660C"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2F490444" w14:textId="7C9A909B"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D749C6">
              <w:rPr>
                <w:sz w:val="18"/>
                <w:szCs w:val="18"/>
              </w:rPr>
              <w:fldChar w:fldCharType="separate"/>
            </w:r>
            <w:r w:rsidRPr="008E6533">
              <w:rPr>
                <w:noProof/>
                <w:sz w:val="18"/>
                <w:szCs w:val="18"/>
              </w:rPr>
              <w:t>(122)</w:t>
            </w:r>
            <w:r w:rsidRPr="00D749C6">
              <w:rPr>
                <w:sz w:val="18"/>
                <w:szCs w:val="18"/>
              </w:rPr>
              <w:fldChar w:fldCharType="end"/>
            </w:r>
          </w:p>
        </w:tc>
      </w:tr>
      <w:tr w:rsidR="009E17C1" w:rsidRPr="0001000C" w14:paraId="7F831BE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B2C33F8" w14:textId="50AA77A1" w:rsidR="009E17C1" w:rsidRDefault="009E17C1"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1FC69D5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8FEE8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BD65B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F2EBD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4DE42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D6DA827" w14:textId="77777777" w:rsidR="009E17C1" w:rsidRPr="00D30776"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2A369897" w14:textId="22D8BEF4"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0B88AC5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47D35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63556E0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9E17C1" w:rsidRPr="00CF5249" w:rsidRDefault="009E17C1" w:rsidP="00B210D9">
            <w:pPr>
              <w:jc w:val="center"/>
              <w:rPr>
                <w:sz w:val="18"/>
                <w:szCs w:val="18"/>
              </w:rPr>
            </w:pPr>
            <w:r>
              <w:rPr>
                <w:sz w:val="18"/>
                <w:szCs w:val="18"/>
              </w:rPr>
              <w:lastRenderedPageBreak/>
              <w:t xml:space="preserve">Jean </w:t>
            </w:r>
            <w:r w:rsidRPr="00F5074D">
              <w:rPr>
                <w:i/>
                <w:sz w:val="18"/>
                <w:szCs w:val="18"/>
              </w:rPr>
              <w:t>et al.</w:t>
            </w:r>
          </w:p>
        </w:tc>
        <w:tc>
          <w:tcPr>
            <w:tcW w:w="0" w:type="auto"/>
          </w:tcPr>
          <w:p w14:paraId="578133F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396C6"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EABF01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25703F"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8502A4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73D14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5430233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55C435EB" w14:textId="115FA08F"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Pr>
                <w:sz w:val="18"/>
                <w:szCs w:val="18"/>
              </w:rPr>
              <w:fldChar w:fldCharType="separate"/>
            </w:r>
            <w:r w:rsidRPr="008E6533">
              <w:rPr>
                <w:noProof/>
                <w:sz w:val="18"/>
                <w:szCs w:val="18"/>
              </w:rPr>
              <w:t>(175)</w:t>
            </w:r>
            <w:r>
              <w:rPr>
                <w:sz w:val="18"/>
                <w:szCs w:val="18"/>
              </w:rPr>
              <w:fldChar w:fldCharType="end"/>
            </w:r>
          </w:p>
        </w:tc>
      </w:tr>
      <w:tr w:rsidR="009E17C1" w:rsidRPr="0001000C" w14:paraId="64DC618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B2DB3B8" w14:textId="582BF56A" w:rsidR="009E17C1" w:rsidRDefault="009E17C1" w:rsidP="00B210D9">
            <w:pPr>
              <w:jc w:val="center"/>
              <w:rPr>
                <w:sz w:val="18"/>
                <w:szCs w:val="18"/>
              </w:rPr>
            </w:pPr>
            <w:r>
              <w:rPr>
                <w:sz w:val="18"/>
                <w:szCs w:val="18"/>
              </w:rPr>
              <w:t xml:space="preserve">Jean </w:t>
            </w:r>
            <w:r w:rsidRPr="0019367D">
              <w:rPr>
                <w:i/>
                <w:sz w:val="18"/>
                <w:szCs w:val="18"/>
              </w:rPr>
              <w:t>et al.</w:t>
            </w:r>
          </w:p>
        </w:tc>
        <w:tc>
          <w:tcPr>
            <w:tcW w:w="0" w:type="auto"/>
          </w:tcPr>
          <w:p w14:paraId="25D920EF" w14:textId="32668A8A"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5D141C0" w14:textId="22DD9B4A"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17D41CD2" w14:textId="2A9B207A"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F62755D" w14:textId="1C39C3CF"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3F3D38CB" w14:textId="6F19ADB8"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2AB88C94" w14:textId="472A5DA9"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04F5D286" w14:textId="3F57F2F0"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659A2077" w14:textId="2C0FB329"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2352DD">
              <w:rPr>
                <w:sz w:val="18"/>
                <w:szCs w:val="18"/>
              </w:rPr>
              <w:fldChar w:fldCharType="separate"/>
            </w:r>
            <w:r w:rsidRPr="008E6533">
              <w:rPr>
                <w:noProof/>
                <w:sz w:val="18"/>
                <w:szCs w:val="18"/>
              </w:rPr>
              <w:t>(41)</w:t>
            </w:r>
            <w:r w:rsidRPr="002352DD">
              <w:rPr>
                <w:sz w:val="18"/>
                <w:szCs w:val="18"/>
              </w:rPr>
              <w:fldChar w:fldCharType="end"/>
            </w:r>
          </w:p>
        </w:tc>
      </w:tr>
      <w:tr w:rsidR="009E17C1" w:rsidRPr="0001000C" w14:paraId="0A1059A2" w14:textId="77777777" w:rsidTr="00AC1B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9E17C1" w:rsidRDefault="009E17C1" w:rsidP="00B210D9">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12C41E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19E844AF"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E9FAF4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4F14745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5EBF6C7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70B1FD87" w14:textId="77777777" w:rsidR="009E17C1" w:rsidRPr="00A126C6"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0" w:type="auto"/>
          </w:tcPr>
          <w:p w14:paraId="7758297D" w14:textId="77777777" w:rsidR="009E17C1" w:rsidRPr="00A126C6"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0" w:type="auto"/>
          </w:tcPr>
          <w:p w14:paraId="0C3C8D96" w14:textId="4ACB3EE3"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Pr>
                <w:sz w:val="18"/>
                <w:szCs w:val="18"/>
              </w:rPr>
              <w:fldChar w:fldCharType="separate"/>
            </w:r>
            <w:r w:rsidRPr="008E6533">
              <w:rPr>
                <w:noProof/>
                <w:sz w:val="18"/>
                <w:szCs w:val="18"/>
              </w:rPr>
              <w:t>(176)</w:t>
            </w:r>
            <w:r>
              <w:rPr>
                <w:sz w:val="18"/>
                <w:szCs w:val="18"/>
              </w:rPr>
              <w:fldChar w:fldCharType="end"/>
            </w:r>
          </w:p>
        </w:tc>
      </w:tr>
      <w:tr w:rsidR="009E17C1" w:rsidRPr="0001000C" w14:paraId="7B6F92B8" w14:textId="77777777" w:rsidTr="00A34651">
        <w:tc>
          <w:tcPr>
            <w:cnfStyle w:val="001000000000" w:firstRow="0" w:lastRow="0" w:firstColumn="1" w:lastColumn="0" w:oddVBand="0" w:evenVBand="0" w:oddHBand="0" w:evenHBand="0" w:firstRowFirstColumn="0" w:firstRowLastColumn="0" w:lastRowFirstColumn="0" w:lastRowLastColumn="0"/>
            <w:tcW w:w="0" w:type="auto"/>
          </w:tcPr>
          <w:p w14:paraId="304B60C9" w14:textId="77777777" w:rsidR="009E17C1" w:rsidRPr="00AC1BF4" w:rsidRDefault="009E17C1" w:rsidP="00B210D9">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C493A5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50677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9EE34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80FAF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28EB7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CDCFE60" w14:textId="77777777" w:rsidR="009E17C1" w:rsidRPr="00561BAB"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NA damage not associated with gender</w:t>
            </w:r>
          </w:p>
        </w:tc>
        <w:tc>
          <w:tcPr>
            <w:tcW w:w="0" w:type="auto"/>
          </w:tcPr>
          <w:p w14:paraId="4517AF2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Pr>
          <w:p w14:paraId="38A70B7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19ED2D0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9E17C1" w:rsidRDefault="009E17C1" w:rsidP="00B210D9">
            <w:pPr>
              <w:jc w:val="center"/>
              <w:rPr>
                <w:sz w:val="18"/>
                <w:szCs w:val="18"/>
              </w:rPr>
            </w:pPr>
            <w:r>
              <w:rPr>
                <w:sz w:val="18"/>
                <w:szCs w:val="18"/>
              </w:rPr>
              <w:t xml:space="preserve">Kato </w:t>
            </w:r>
            <w:r w:rsidRPr="00213D4E">
              <w:rPr>
                <w:i/>
                <w:sz w:val="18"/>
                <w:szCs w:val="18"/>
              </w:rPr>
              <w:t>et al.</w:t>
            </w:r>
          </w:p>
        </w:tc>
        <w:tc>
          <w:tcPr>
            <w:tcW w:w="0" w:type="auto"/>
          </w:tcPr>
          <w:p w14:paraId="1C6437D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BBE189A"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6C2B75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6FF836F"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1361E71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DEBCFFA"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0" w:type="auto"/>
          </w:tcPr>
          <w:p w14:paraId="4A96632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6663433" w14:textId="3AFA9ACC"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Pr>
                <w:sz w:val="18"/>
                <w:szCs w:val="18"/>
              </w:rPr>
              <w:fldChar w:fldCharType="separate"/>
            </w:r>
            <w:r w:rsidRPr="008E6533">
              <w:rPr>
                <w:noProof/>
                <w:sz w:val="18"/>
                <w:szCs w:val="18"/>
              </w:rPr>
              <w:t>(177)</w:t>
            </w:r>
            <w:r>
              <w:rPr>
                <w:sz w:val="18"/>
                <w:szCs w:val="18"/>
              </w:rPr>
              <w:fldChar w:fldCharType="end"/>
            </w:r>
          </w:p>
        </w:tc>
      </w:tr>
      <w:tr w:rsidR="009E17C1" w:rsidRPr="0001000C" w14:paraId="1810FB1F" w14:textId="77777777" w:rsidTr="005C7A51">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9E17C1" w:rsidRDefault="009E17C1" w:rsidP="00B210D9">
            <w:pPr>
              <w:jc w:val="center"/>
              <w:rPr>
                <w:sz w:val="18"/>
                <w:szCs w:val="18"/>
              </w:rPr>
            </w:pPr>
            <w:proofErr w:type="spellStart"/>
            <w:r>
              <w:rPr>
                <w:sz w:val="18"/>
                <w:szCs w:val="18"/>
              </w:rPr>
              <w:t>Kuo</w:t>
            </w:r>
            <w:proofErr w:type="spellEnd"/>
            <w:r>
              <w:rPr>
                <w:sz w:val="18"/>
                <w:szCs w:val="18"/>
              </w:rPr>
              <w:t xml:space="preserve"> et al.</w:t>
            </w:r>
          </w:p>
        </w:tc>
        <w:tc>
          <w:tcPr>
            <w:tcW w:w="0" w:type="auto"/>
          </w:tcPr>
          <w:p w14:paraId="1BE4871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91E70B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FD6F8A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50D957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352B4FD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9A3D17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7CA87A1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6605104" w14:textId="23F7F0E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Pr>
                <w:sz w:val="18"/>
                <w:szCs w:val="18"/>
                <w:lang w:eastAsia="ja-JP"/>
              </w:rPr>
              <w:fldChar w:fldCharType="separate"/>
            </w:r>
            <w:r w:rsidRPr="008E6533">
              <w:rPr>
                <w:noProof/>
                <w:sz w:val="18"/>
                <w:szCs w:val="18"/>
              </w:rPr>
              <w:t>(178)</w:t>
            </w:r>
            <w:r>
              <w:rPr>
                <w:sz w:val="18"/>
                <w:szCs w:val="18"/>
                <w:lang w:eastAsia="ja-JP"/>
              </w:rPr>
              <w:fldChar w:fldCharType="end"/>
            </w:r>
          </w:p>
        </w:tc>
      </w:tr>
      <w:tr w:rsidR="009E17C1" w:rsidRPr="0001000C" w14:paraId="5BA2F6CC" w14:textId="77777777" w:rsidTr="00561B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9E17C1" w:rsidRDefault="009E17C1" w:rsidP="00B210D9">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Pr>
          <w:p w14:paraId="7C455DA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C26C70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46AE3F0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 5D</w:t>
            </w:r>
          </w:p>
        </w:tc>
        <w:tc>
          <w:tcPr>
            <w:tcW w:w="0" w:type="auto"/>
          </w:tcPr>
          <w:p w14:paraId="25B476B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173BF4E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2FC76A" w14:textId="77777777" w:rsidR="009E17C1" w:rsidRPr="006434F9"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0" w:type="auto"/>
          </w:tcPr>
          <w:p w14:paraId="2E022AD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Pr>
          <w:p w14:paraId="243335C8" w14:textId="46C5FD1E"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Pr>
                <w:sz w:val="18"/>
                <w:szCs w:val="18"/>
              </w:rPr>
              <w:fldChar w:fldCharType="separate"/>
            </w:r>
            <w:r w:rsidRPr="008E6533">
              <w:rPr>
                <w:noProof/>
                <w:sz w:val="18"/>
                <w:szCs w:val="18"/>
              </w:rPr>
              <w:t>(179)</w:t>
            </w:r>
            <w:r>
              <w:rPr>
                <w:sz w:val="18"/>
                <w:szCs w:val="18"/>
              </w:rPr>
              <w:fldChar w:fldCharType="end"/>
            </w:r>
          </w:p>
        </w:tc>
      </w:tr>
      <w:tr w:rsidR="009E17C1" w:rsidRPr="0001000C" w14:paraId="6018B93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9E17C1" w:rsidRDefault="009E17C1" w:rsidP="00B210D9">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1E18D76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3A0D1C0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23FA2C6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86A47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w:t>
            </w:r>
          </w:p>
        </w:tc>
        <w:tc>
          <w:tcPr>
            <w:tcW w:w="0" w:type="auto"/>
          </w:tcPr>
          <w:p w14:paraId="7B61424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D3862B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5730579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patients who had high fetuin-A and high 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749DAD92" w14:textId="5F35CE5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Pr>
                <w:sz w:val="18"/>
                <w:szCs w:val="18"/>
              </w:rPr>
              <w:fldChar w:fldCharType="separate"/>
            </w:r>
            <w:r w:rsidRPr="008E6533">
              <w:rPr>
                <w:noProof/>
                <w:sz w:val="18"/>
                <w:szCs w:val="18"/>
              </w:rPr>
              <w:t>(180)</w:t>
            </w:r>
            <w:r>
              <w:rPr>
                <w:sz w:val="18"/>
                <w:szCs w:val="18"/>
              </w:rPr>
              <w:fldChar w:fldCharType="end"/>
            </w:r>
          </w:p>
        </w:tc>
      </w:tr>
      <w:tr w:rsidR="009E17C1" w:rsidRPr="0001000C" w14:paraId="2BEB4109" w14:textId="77777777" w:rsidTr="00FF4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9E17C1" w:rsidRDefault="009E17C1" w:rsidP="00B210D9">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15D55D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B3D65A"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233171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D09590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AA9E1B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0" w:type="auto"/>
          </w:tcPr>
          <w:p w14:paraId="7245512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847CC1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256D76B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370BEB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475284E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0" w:type="auto"/>
          </w:tcPr>
          <w:p w14:paraId="43C21BFD" w14:textId="77777777" w:rsidR="009E17C1" w:rsidRPr="00372B50"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CTRP9</w:t>
            </w:r>
          </w:p>
        </w:tc>
        <w:tc>
          <w:tcPr>
            <w:tcW w:w="0" w:type="auto"/>
          </w:tcPr>
          <w:p w14:paraId="08B892FA" w14:textId="0C153110"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9E17C1" w:rsidRPr="0001000C" w14:paraId="026DAC13" w14:textId="77777777" w:rsidTr="00776278">
        <w:tc>
          <w:tcPr>
            <w:cnfStyle w:val="001000000000" w:firstRow="0" w:lastRow="0" w:firstColumn="1" w:lastColumn="0" w:oddVBand="0" w:evenVBand="0" w:oddHBand="0" w:evenHBand="0" w:firstRowFirstColumn="0" w:firstRowLastColumn="0" w:lastRowFirstColumn="0" w:lastRowLastColumn="0"/>
            <w:tcW w:w="0" w:type="auto"/>
          </w:tcPr>
          <w:p w14:paraId="7B2AC34B" w14:textId="77777777" w:rsidR="009E17C1" w:rsidRDefault="009E17C1" w:rsidP="00B210D9">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4DF1E3A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B6795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5A075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D8CE2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6897F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0" w:type="auto"/>
          </w:tcPr>
          <w:p w14:paraId="5999A4C2" w14:textId="77777777" w:rsidR="009E17C1" w:rsidRPr="00FF4E67"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0" w:type="auto"/>
          </w:tcPr>
          <w:p w14:paraId="765286C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08A9F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5BA7A80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9E17C1" w:rsidRPr="004659E4" w:rsidRDefault="009E17C1" w:rsidP="00B210D9">
            <w:pPr>
              <w:jc w:val="center"/>
              <w:rPr>
                <w:sz w:val="18"/>
                <w:szCs w:val="18"/>
              </w:rPr>
            </w:pPr>
            <w:r>
              <w:rPr>
                <w:sz w:val="18"/>
                <w:szCs w:val="18"/>
              </w:rPr>
              <w:t xml:space="preserve">Nakashima </w:t>
            </w:r>
            <w:r w:rsidRPr="00C176D3">
              <w:rPr>
                <w:i/>
                <w:sz w:val="18"/>
                <w:szCs w:val="18"/>
              </w:rPr>
              <w:t>et al.</w:t>
            </w:r>
          </w:p>
        </w:tc>
        <w:tc>
          <w:tcPr>
            <w:tcW w:w="0" w:type="auto"/>
          </w:tcPr>
          <w:p w14:paraId="1860CCF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4A365CF"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B85A6B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15A9A1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3BD75B9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FE1C93C" w14:textId="77777777" w:rsidR="009E17C1" w:rsidRPr="00C42A80"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42A80">
              <w:rPr>
                <w:sz w:val="18"/>
                <w:szCs w:val="18"/>
              </w:rPr>
              <w:t>Parameter estimate = 0.531, SE = 0.814, p = 0.51</w:t>
            </w:r>
          </w:p>
        </w:tc>
        <w:tc>
          <w:tcPr>
            <w:tcW w:w="0" w:type="auto"/>
          </w:tcPr>
          <w:p w14:paraId="23F1D5A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0F9ED6EB" w14:textId="7F650E25"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Pr>
                <w:sz w:val="18"/>
                <w:szCs w:val="18"/>
              </w:rPr>
              <w:fldChar w:fldCharType="separate"/>
            </w:r>
            <w:r w:rsidRPr="008E6533">
              <w:rPr>
                <w:noProof/>
                <w:sz w:val="18"/>
                <w:szCs w:val="18"/>
              </w:rPr>
              <w:t>(181)</w:t>
            </w:r>
            <w:r>
              <w:rPr>
                <w:sz w:val="18"/>
                <w:szCs w:val="18"/>
              </w:rPr>
              <w:fldChar w:fldCharType="end"/>
            </w:r>
          </w:p>
        </w:tc>
      </w:tr>
      <w:tr w:rsidR="009E17C1" w:rsidRPr="0001000C" w14:paraId="5D73CA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9E5BFED" w14:textId="77777777" w:rsidR="009E17C1" w:rsidRDefault="009E17C1" w:rsidP="00B210D9">
            <w:pPr>
              <w:jc w:val="center"/>
              <w:rPr>
                <w:sz w:val="18"/>
                <w:szCs w:val="18"/>
              </w:rPr>
            </w:pPr>
            <w:r w:rsidRPr="003A2BEF">
              <w:rPr>
                <w:sz w:val="18"/>
                <w:szCs w:val="18"/>
              </w:rPr>
              <w:t>Nemeth ZK</w:t>
            </w:r>
          </w:p>
        </w:tc>
        <w:tc>
          <w:tcPr>
            <w:tcW w:w="0" w:type="auto"/>
          </w:tcPr>
          <w:p w14:paraId="4EF09D9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DB35C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7ABC1E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33B93D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0FA26FE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65AC9702" w14:textId="77777777" w:rsidR="009E17C1" w:rsidRPr="00246316"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292A259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0F18B24" w14:textId="30970BD2"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9E17C1" w:rsidRPr="0001000C" w14:paraId="7529F49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ABC64E" w14:textId="45C90291" w:rsidR="009E17C1" w:rsidRPr="00AA6DE4" w:rsidRDefault="009E17C1" w:rsidP="00B210D9">
            <w:pPr>
              <w:jc w:val="center"/>
              <w:rPr>
                <w:sz w:val="18"/>
                <w:szCs w:val="18"/>
              </w:rPr>
            </w:pPr>
            <w:r>
              <w:rPr>
                <w:rFonts w:hint="eastAsia"/>
                <w:sz w:val="18"/>
                <w:szCs w:val="18"/>
              </w:rPr>
              <w:lastRenderedPageBreak/>
              <w:t>Ni</w:t>
            </w:r>
            <w:r>
              <w:rPr>
                <w:sz w:val="18"/>
                <w:szCs w:val="18"/>
              </w:rPr>
              <w:t xml:space="preserve">shiura </w:t>
            </w:r>
            <w:r w:rsidRPr="0019367D">
              <w:rPr>
                <w:i/>
                <w:sz w:val="18"/>
                <w:szCs w:val="18"/>
              </w:rPr>
              <w:t>et al.</w:t>
            </w:r>
          </w:p>
        </w:tc>
        <w:tc>
          <w:tcPr>
            <w:tcW w:w="0" w:type="auto"/>
          </w:tcPr>
          <w:p w14:paraId="1FBF22E8" w14:textId="4753F6DE"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2AAD7D5" w14:textId="7B327CA2"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F26A6AC" w14:textId="5AE458D2"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D4F957" w14:textId="053067CE"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D6E5BE4" w14:textId="2D0AF273"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DC81922" w14:textId="1803EA7D"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30792F5A" w14:textId="6947868A"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OPG level</w:t>
            </w:r>
          </w:p>
        </w:tc>
        <w:tc>
          <w:tcPr>
            <w:tcW w:w="0" w:type="auto"/>
          </w:tcPr>
          <w:p w14:paraId="341A6F3B" w14:textId="780140C2"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2352DD">
              <w:rPr>
                <w:sz w:val="18"/>
                <w:szCs w:val="18"/>
              </w:rPr>
              <w:fldChar w:fldCharType="separate"/>
            </w:r>
            <w:r w:rsidRPr="008E6533">
              <w:rPr>
                <w:noProof/>
                <w:sz w:val="18"/>
                <w:szCs w:val="18"/>
              </w:rPr>
              <w:t>(133)</w:t>
            </w:r>
            <w:r w:rsidRPr="002352DD">
              <w:rPr>
                <w:sz w:val="18"/>
                <w:szCs w:val="18"/>
              </w:rPr>
              <w:fldChar w:fldCharType="end"/>
            </w:r>
          </w:p>
        </w:tc>
      </w:tr>
      <w:tr w:rsidR="009E17C1" w:rsidRPr="0001000C" w14:paraId="754ED0E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1E3CF7" w14:textId="77777777" w:rsidR="009E17C1" w:rsidRDefault="009E17C1" w:rsidP="00B210D9">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3C179A3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08509B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AD1F55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3BCDD7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1F88410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933382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Pr>
          <w:p w14:paraId="4CFE1A1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4B3CC498" w14:textId="65ACF11C"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2)","plainTextFormattedCitation":"(182)","previouslyFormattedCitation":"(197)"},"properties":{"noteIndex":0},"schema":"https://github.com/citation-style-language/schema/raw/master/csl-citation.json"}</w:instrText>
            </w:r>
            <w:r>
              <w:rPr>
                <w:sz w:val="18"/>
                <w:szCs w:val="18"/>
              </w:rPr>
              <w:fldChar w:fldCharType="separate"/>
            </w:r>
            <w:r w:rsidRPr="008E6533">
              <w:rPr>
                <w:noProof/>
                <w:sz w:val="18"/>
                <w:szCs w:val="18"/>
              </w:rPr>
              <w:t>(182)</w:t>
            </w:r>
            <w:r>
              <w:rPr>
                <w:sz w:val="18"/>
                <w:szCs w:val="18"/>
              </w:rPr>
              <w:fldChar w:fldCharType="end"/>
            </w:r>
          </w:p>
        </w:tc>
      </w:tr>
      <w:tr w:rsidR="009E17C1" w:rsidRPr="0001000C" w14:paraId="4AB7958B" w14:textId="77777777" w:rsidTr="00643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9E17C1" w:rsidRDefault="009E17C1" w:rsidP="00B210D9">
            <w:pPr>
              <w:jc w:val="center"/>
              <w:rPr>
                <w:sz w:val="18"/>
                <w:szCs w:val="18"/>
              </w:rPr>
            </w:pPr>
            <w:r>
              <w:rPr>
                <w:sz w:val="18"/>
                <w:szCs w:val="18"/>
              </w:rPr>
              <w:t xml:space="preserve">Okamoto </w:t>
            </w:r>
            <w:r w:rsidRPr="000D6D43">
              <w:rPr>
                <w:i/>
                <w:sz w:val="18"/>
                <w:szCs w:val="18"/>
              </w:rPr>
              <w:t>et al.</w:t>
            </w:r>
          </w:p>
        </w:tc>
        <w:tc>
          <w:tcPr>
            <w:tcW w:w="0" w:type="auto"/>
          </w:tcPr>
          <w:p w14:paraId="5125C1B0"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844D6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5E9A922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E4E5C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Pr>
          <w:p w14:paraId="6A503C2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3200F1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0" w:type="auto"/>
          </w:tcPr>
          <w:p w14:paraId="1FF0A3C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6DC8C843" w14:textId="6C067EA9"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Pr>
                <w:sz w:val="18"/>
                <w:szCs w:val="18"/>
              </w:rPr>
              <w:fldChar w:fldCharType="separate"/>
            </w:r>
            <w:r w:rsidRPr="008E6533">
              <w:rPr>
                <w:noProof/>
                <w:sz w:val="18"/>
                <w:szCs w:val="18"/>
              </w:rPr>
              <w:t>(183)</w:t>
            </w:r>
            <w:r>
              <w:rPr>
                <w:sz w:val="18"/>
                <w:szCs w:val="18"/>
              </w:rPr>
              <w:fldChar w:fldCharType="end"/>
            </w:r>
          </w:p>
        </w:tc>
      </w:tr>
      <w:tr w:rsidR="009E17C1" w:rsidRPr="0001000C" w14:paraId="62DA64AC" w14:textId="77777777" w:rsidTr="00567F04">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9E17C1" w:rsidRDefault="009E17C1" w:rsidP="00B210D9">
            <w:pPr>
              <w:jc w:val="center"/>
              <w:rPr>
                <w:sz w:val="18"/>
                <w:szCs w:val="18"/>
              </w:rPr>
            </w:pPr>
            <w:r>
              <w:rPr>
                <w:sz w:val="18"/>
                <w:szCs w:val="18"/>
              </w:rPr>
              <w:t xml:space="preserve">Park </w:t>
            </w:r>
            <w:r w:rsidRPr="00FA1F5E">
              <w:rPr>
                <w:i/>
                <w:sz w:val="18"/>
                <w:szCs w:val="18"/>
              </w:rPr>
              <w:t>et al.</w:t>
            </w:r>
          </w:p>
        </w:tc>
        <w:tc>
          <w:tcPr>
            <w:tcW w:w="0" w:type="auto"/>
          </w:tcPr>
          <w:p w14:paraId="7F7411F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2E32B1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FFA02D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54B4C3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24B6D13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1485D80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6DBDF16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2AE2698A" w14:textId="77777777" w:rsidR="009E17C1" w:rsidRPr="00FA1F5E"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0" w:type="auto"/>
          </w:tcPr>
          <w:p w14:paraId="4AF78F4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F excess</w:t>
            </w:r>
          </w:p>
        </w:tc>
        <w:tc>
          <w:tcPr>
            <w:tcW w:w="0" w:type="auto"/>
          </w:tcPr>
          <w:p w14:paraId="16415158" w14:textId="605458FC"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Pr>
                <w:sz w:val="18"/>
                <w:szCs w:val="18"/>
              </w:rPr>
              <w:fldChar w:fldCharType="separate"/>
            </w:r>
            <w:r w:rsidRPr="008E6533">
              <w:rPr>
                <w:noProof/>
                <w:sz w:val="18"/>
                <w:szCs w:val="18"/>
              </w:rPr>
              <w:t>(184)</w:t>
            </w:r>
            <w:r>
              <w:rPr>
                <w:sz w:val="18"/>
                <w:szCs w:val="18"/>
              </w:rPr>
              <w:fldChar w:fldCharType="end"/>
            </w:r>
          </w:p>
        </w:tc>
      </w:tr>
      <w:tr w:rsidR="009E17C1" w:rsidRPr="0001000C" w14:paraId="3373739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5142A" w14:textId="77777777" w:rsidR="009E17C1" w:rsidRDefault="009E17C1" w:rsidP="00B210D9">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73BC74A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1FD3DF4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1E29215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2AF03D0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5D62012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13D2CCD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DB18F8">
              <w:rPr>
                <w:sz w:val="18"/>
                <w:szCs w:val="18"/>
                <w:lang w:eastAsia="ja-JP"/>
              </w:rPr>
              <w:t>3.48±1.18</w:t>
            </w:r>
            <w:r>
              <w:rPr>
                <w:sz w:val="18"/>
                <w:szCs w:val="18"/>
                <w:lang w:eastAsia="ja-JP"/>
              </w:rPr>
              <w:t xml:space="preserve"> vs.</w:t>
            </w:r>
            <w:r w:rsidRPr="00DB18F8">
              <w:rPr>
                <w:sz w:val="18"/>
                <w:szCs w:val="18"/>
                <w:lang w:eastAsia="ja-JP"/>
              </w:rPr>
              <w:t xml:space="preserve"> 4.54±0.93 </w:t>
            </w:r>
            <w:r>
              <w:rPr>
                <w:sz w:val="18"/>
                <w:szCs w:val="18"/>
                <w:lang w:eastAsia="ja-JP"/>
              </w:rPr>
              <w:t xml:space="preserve">vs. </w:t>
            </w:r>
            <w:r w:rsidRPr="00DB18F8">
              <w:rPr>
                <w:sz w:val="18"/>
                <w:szCs w:val="18"/>
                <w:lang w:eastAsia="ja-JP"/>
              </w:rPr>
              <w:t>3.80±1.04</w:t>
            </w:r>
            <w:r>
              <w:rPr>
                <w:sz w:val="18"/>
                <w:szCs w:val="18"/>
                <w:lang w:eastAsia="ja-JP"/>
              </w:rPr>
              <w:t>, p =</w:t>
            </w:r>
            <w:r w:rsidRPr="00DB18F8">
              <w:rPr>
                <w:sz w:val="18"/>
                <w:szCs w:val="18"/>
                <w:lang w:eastAsia="ja-JP"/>
              </w:rPr>
              <w:t xml:space="preserve"> 0.01</w:t>
            </w:r>
          </w:p>
        </w:tc>
        <w:tc>
          <w:tcPr>
            <w:tcW w:w="0" w:type="auto"/>
          </w:tcPr>
          <w:p w14:paraId="1909639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 ± SD)</w:t>
            </w:r>
          </w:p>
        </w:tc>
        <w:tc>
          <w:tcPr>
            <w:tcW w:w="0" w:type="auto"/>
          </w:tcPr>
          <w:p w14:paraId="183E91FE" w14:textId="6816F6AD"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85)","plainTextFormattedCitation":"(185)","previouslyFormattedCitation":"(170)"},"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85)</w:t>
            </w:r>
            <w:r>
              <w:rPr>
                <w:sz w:val="18"/>
                <w:szCs w:val="18"/>
                <w:lang w:eastAsia="ja-JP"/>
              </w:rPr>
              <w:fldChar w:fldCharType="end"/>
            </w:r>
          </w:p>
        </w:tc>
      </w:tr>
      <w:tr w:rsidR="009E17C1" w:rsidRPr="0001000C" w14:paraId="066657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F268281" w14:textId="77777777" w:rsidR="009E17C1" w:rsidRDefault="009E17C1" w:rsidP="00B210D9">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7318572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7D3735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5FCAF3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DBA0C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B5036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104FACCF" w14:textId="77777777" w:rsidR="009E17C1" w:rsidRPr="004353FB"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0" w:type="auto"/>
          </w:tcPr>
          <w:p w14:paraId="5BA52B6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6A7E328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E17C1" w:rsidRPr="0001000C" w14:paraId="448EBB8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E91D7" w14:textId="77777777" w:rsidR="009E17C1" w:rsidRPr="00683444" w:rsidRDefault="009E17C1"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310A5CC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7595A9F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9A7202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6B888E4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70C7BA32"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93F002F" w14:textId="77777777" w:rsidR="009E17C1" w:rsidRPr="00246316"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40F6D3D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829542A" w14:textId="32E50CE5"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6)","plainTextFormattedCitation":"(186)","previouslyFormattedCitation":"(174)"},"properties":{"noteIndex":0},"schema":"https://github.com/citation-style-language/schema/raw/master/csl-citation.json"}</w:instrText>
            </w:r>
            <w:r>
              <w:rPr>
                <w:sz w:val="18"/>
                <w:szCs w:val="18"/>
              </w:rPr>
              <w:fldChar w:fldCharType="separate"/>
            </w:r>
            <w:r w:rsidRPr="008E6533">
              <w:rPr>
                <w:noProof/>
                <w:sz w:val="18"/>
                <w:szCs w:val="18"/>
              </w:rPr>
              <w:t>(186)</w:t>
            </w:r>
            <w:r>
              <w:rPr>
                <w:sz w:val="18"/>
                <w:szCs w:val="18"/>
              </w:rPr>
              <w:fldChar w:fldCharType="end"/>
            </w:r>
          </w:p>
        </w:tc>
      </w:tr>
      <w:tr w:rsidR="009E17C1" w:rsidRPr="0001000C" w14:paraId="61010A6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2BD15F1" w14:textId="77777777" w:rsidR="009E17C1" w:rsidRDefault="009E17C1"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580222F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5FE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DF282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1381A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62EE9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468E749" w14:textId="77777777" w:rsidR="009E17C1" w:rsidRPr="00246316"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677DA4B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538C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9E17C1" w:rsidRPr="0001000C" w14:paraId="7C28E484" w14:textId="77777777" w:rsidTr="00A12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7968C" w14:textId="4AE5E9F4" w:rsidR="009E17C1" w:rsidRDefault="009E17C1" w:rsidP="00B210D9">
            <w:pPr>
              <w:jc w:val="center"/>
              <w:rPr>
                <w:sz w:val="18"/>
                <w:szCs w:val="18"/>
              </w:rPr>
            </w:pPr>
            <w:r>
              <w:rPr>
                <w:sz w:val="18"/>
                <w:szCs w:val="18"/>
              </w:rPr>
              <w:t xml:space="preserve">Scialla </w:t>
            </w:r>
            <w:r w:rsidRPr="00687D94">
              <w:rPr>
                <w:i/>
                <w:sz w:val="18"/>
                <w:szCs w:val="18"/>
              </w:rPr>
              <w:t>et al.</w:t>
            </w:r>
          </w:p>
        </w:tc>
        <w:tc>
          <w:tcPr>
            <w:tcW w:w="0" w:type="auto"/>
          </w:tcPr>
          <w:p w14:paraId="3E5958EB" w14:textId="3582B38B"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4B4F50F" w14:textId="722EB089"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D29F114" w14:textId="04377E32"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FF0F28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3D1261AF" w14:textId="3995A90B"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D82F013" wp14:editId="6340E403">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053A531D" w14:textId="4B78427F"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29933F87" w14:textId="5F9BE231" w:rsidR="009E17C1" w:rsidRPr="006434F9"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10F8D62B" w14:textId="7A416CC1"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353CE4F9" w14:textId="3AF62B1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D749C6">
              <w:rPr>
                <w:sz w:val="18"/>
                <w:szCs w:val="18"/>
              </w:rPr>
              <w:fldChar w:fldCharType="separate"/>
            </w:r>
            <w:r w:rsidRPr="008E6533">
              <w:rPr>
                <w:noProof/>
                <w:sz w:val="18"/>
                <w:szCs w:val="18"/>
              </w:rPr>
              <w:t>(142)</w:t>
            </w:r>
            <w:r w:rsidRPr="00D749C6">
              <w:rPr>
                <w:sz w:val="18"/>
                <w:szCs w:val="18"/>
              </w:rPr>
              <w:fldChar w:fldCharType="end"/>
            </w:r>
          </w:p>
        </w:tc>
      </w:tr>
      <w:tr w:rsidR="009E17C1" w:rsidRPr="0001000C" w14:paraId="78D7277F" w14:textId="77777777" w:rsidTr="00A126C6">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9E17C1" w:rsidRDefault="009E17C1" w:rsidP="00B210D9">
            <w:pPr>
              <w:jc w:val="center"/>
              <w:rPr>
                <w:sz w:val="18"/>
                <w:szCs w:val="18"/>
              </w:rPr>
            </w:pPr>
            <w:proofErr w:type="spellStart"/>
            <w:r>
              <w:rPr>
                <w:sz w:val="18"/>
                <w:szCs w:val="18"/>
              </w:rPr>
              <w:t>Schlieper</w:t>
            </w:r>
            <w:proofErr w:type="spellEnd"/>
            <w:r>
              <w:rPr>
                <w:sz w:val="18"/>
                <w:szCs w:val="18"/>
              </w:rPr>
              <w:t xml:space="preserve"> </w:t>
            </w:r>
            <w:r w:rsidRPr="006434F9">
              <w:rPr>
                <w:i/>
                <w:sz w:val="18"/>
                <w:szCs w:val="18"/>
              </w:rPr>
              <w:t>et al.</w:t>
            </w:r>
          </w:p>
        </w:tc>
        <w:tc>
          <w:tcPr>
            <w:tcW w:w="0" w:type="auto"/>
          </w:tcPr>
          <w:p w14:paraId="55C6660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3744BBE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62E8C6C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1EE64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w:t>
            </w:r>
          </w:p>
        </w:tc>
        <w:tc>
          <w:tcPr>
            <w:tcW w:w="0" w:type="auto"/>
          </w:tcPr>
          <w:p w14:paraId="177458A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578EC7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0" w:type="auto"/>
          </w:tcPr>
          <w:p w14:paraId="6B151C4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23EA915B" w14:textId="39DC9ABE"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Pr>
                <w:sz w:val="18"/>
                <w:szCs w:val="18"/>
              </w:rPr>
              <w:fldChar w:fldCharType="separate"/>
            </w:r>
            <w:r w:rsidRPr="008E6533">
              <w:rPr>
                <w:noProof/>
                <w:sz w:val="18"/>
                <w:szCs w:val="18"/>
              </w:rPr>
              <w:t>(187)</w:t>
            </w:r>
            <w:r>
              <w:rPr>
                <w:sz w:val="18"/>
                <w:szCs w:val="18"/>
              </w:rPr>
              <w:fldChar w:fldCharType="end"/>
            </w:r>
          </w:p>
        </w:tc>
      </w:tr>
      <w:tr w:rsidR="009E17C1" w:rsidRPr="0001000C" w14:paraId="065FE83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13325D" w14:textId="77777777" w:rsidR="009E17C1" w:rsidRDefault="009E17C1" w:rsidP="00B210D9">
            <w:pPr>
              <w:jc w:val="center"/>
              <w:rPr>
                <w:sz w:val="18"/>
                <w:szCs w:val="18"/>
              </w:rPr>
            </w:pPr>
            <w:r>
              <w:rPr>
                <w:sz w:val="18"/>
                <w:szCs w:val="18"/>
              </w:rPr>
              <w:t>Shiga et al.</w:t>
            </w:r>
          </w:p>
        </w:tc>
        <w:tc>
          <w:tcPr>
            <w:tcW w:w="0" w:type="auto"/>
          </w:tcPr>
          <w:p w14:paraId="322A766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0DD55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7BD543A"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0554F9B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27FC56E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0" w:type="auto"/>
          </w:tcPr>
          <w:p w14:paraId="169F37C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0" w:type="auto"/>
          </w:tcPr>
          <w:p w14:paraId="752AE4C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09972480" w14:textId="6439BD84"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8)","plainTextFormattedCitation":"(188)","previouslyFormattedCitation":"(177)"},"properties":{"noteIndex":0},"schema":"https://github.com/citation-style-language/schema/raw/master/csl-citation.json"}</w:instrText>
            </w:r>
            <w:r>
              <w:rPr>
                <w:sz w:val="18"/>
                <w:szCs w:val="18"/>
              </w:rPr>
              <w:fldChar w:fldCharType="separate"/>
            </w:r>
            <w:r w:rsidRPr="008E6533">
              <w:rPr>
                <w:noProof/>
                <w:sz w:val="18"/>
                <w:szCs w:val="18"/>
              </w:rPr>
              <w:t>(188)</w:t>
            </w:r>
            <w:r>
              <w:rPr>
                <w:sz w:val="18"/>
                <w:szCs w:val="18"/>
              </w:rPr>
              <w:fldChar w:fldCharType="end"/>
            </w:r>
          </w:p>
        </w:tc>
      </w:tr>
      <w:tr w:rsidR="009E17C1" w:rsidRPr="0001000C" w14:paraId="6DDED7F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85B614A" w14:textId="77777777" w:rsidR="009E17C1" w:rsidRDefault="009E17C1" w:rsidP="00B210D9">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046CB42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948E9E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D422EA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05113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w:t>
            </w:r>
          </w:p>
        </w:tc>
        <w:tc>
          <w:tcPr>
            <w:tcW w:w="0" w:type="auto"/>
          </w:tcPr>
          <w:p w14:paraId="1073371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2F143BDA" w14:textId="77777777" w:rsidR="009E17C1" w:rsidRPr="001C01B3"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3648E84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2603833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 carrier of SIRT1 mutation</w:t>
            </w:r>
          </w:p>
        </w:tc>
        <w:tc>
          <w:tcPr>
            <w:tcW w:w="0" w:type="auto"/>
          </w:tcPr>
          <w:p w14:paraId="6FCEDC1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9E17C1" w:rsidRPr="0001000C" w14:paraId="2EB8AA3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F1431" w14:textId="77777777" w:rsidR="009E17C1" w:rsidRDefault="009E17C1" w:rsidP="00B210D9">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26769EA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B0A676"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EECF2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8D5C7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1FB0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A830A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0D5F734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D620E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9E17C1" w:rsidRPr="0001000C" w14:paraId="43CDCB3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9E17C1" w:rsidRDefault="009E17C1" w:rsidP="00B210D9">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316E3A05" w14:textId="5C303EFB"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CB4AC7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6A49BC4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29C8E8A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1B9227F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14B5CE" w14:textId="77777777" w:rsidR="009E17C1" w:rsidRPr="00AC0F80"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228F6FB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w:t>
            </w:r>
          </w:p>
        </w:tc>
        <w:tc>
          <w:tcPr>
            <w:tcW w:w="0" w:type="auto"/>
          </w:tcPr>
          <w:p w14:paraId="73BD64B8" w14:textId="50A55D11"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Pr>
                <w:sz w:val="18"/>
                <w:szCs w:val="18"/>
              </w:rPr>
              <w:fldChar w:fldCharType="separate"/>
            </w:r>
            <w:r w:rsidRPr="008E6533">
              <w:rPr>
                <w:noProof/>
                <w:sz w:val="18"/>
                <w:szCs w:val="18"/>
              </w:rPr>
              <w:t>(190)</w:t>
            </w:r>
            <w:r>
              <w:rPr>
                <w:sz w:val="18"/>
                <w:szCs w:val="18"/>
              </w:rPr>
              <w:fldChar w:fldCharType="end"/>
            </w:r>
          </w:p>
        </w:tc>
      </w:tr>
      <w:tr w:rsidR="009E17C1" w:rsidRPr="0001000C" w14:paraId="03B4F1B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9E17C1" w:rsidRPr="0045773A" w:rsidRDefault="009E17C1" w:rsidP="00B210D9">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3CFFE39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FCBA599"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29CB4D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50D1DF1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1E693AE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642F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 xml:space="preserve">No differences in the median fetuin-A level were noted between nonsmokers and </w:t>
            </w:r>
            <w:r w:rsidRPr="0073677B">
              <w:rPr>
                <w:sz w:val="18"/>
                <w:szCs w:val="18"/>
              </w:rPr>
              <w:lastRenderedPageBreak/>
              <w:t>former/current smokers (0.247 vs. 0.217 g/L), or between males and females (0.225 vs. 0.223 g/L).</w:t>
            </w:r>
          </w:p>
        </w:tc>
        <w:tc>
          <w:tcPr>
            <w:tcW w:w="0" w:type="auto"/>
          </w:tcPr>
          <w:p w14:paraId="79446974"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Fetuin-A</w:t>
            </w:r>
          </w:p>
        </w:tc>
        <w:tc>
          <w:tcPr>
            <w:tcW w:w="0" w:type="auto"/>
          </w:tcPr>
          <w:p w14:paraId="508E71EA" w14:textId="684ACCE4"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Pr>
                <w:sz w:val="18"/>
                <w:szCs w:val="18"/>
              </w:rPr>
              <w:fldChar w:fldCharType="separate"/>
            </w:r>
            <w:r w:rsidRPr="008E6533">
              <w:rPr>
                <w:noProof/>
                <w:sz w:val="18"/>
                <w:szCs w:val="18"/>
              </w:rPr>
              <w:t>(191)</w:t>
            </w:r>
            <w:r>
              <w:rPr>
                <w:sz w:val="18"/>
                <w:szCs w:val="18"/>
              </w:rPr>
              <w:fldChar w:fldCharType="end"/>
            </w:r>
          </w:p>
        </w:tc>
      </w:tr>
      <w:tr w:rsidR="009E17C1" w:rsidRPr="0001000C" w14:paraId="3373A4B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9E17C1" w:rsidRDefault="009E17C1" w:rsidP="00B210D9">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2FC0EA3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16E5F99A"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FA5569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F6FFC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22BF158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7A9207A" w14:textId="77777777" w:rsidR="009E17C1" w:rsidRPr="00C42A80"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4E4FB2A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62856B56" w14:textId="34B5391D"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Pr>
                <w:sz w:val="18"/>
                <w:szCs w:val="18"/>
              </w:rPr>
              <w:fldChar w:fldCharType="separate"/>
            </w:r>
            <w:r w:rsidRPr="008E6533">
              <w:rPr>
                <w:noProof/>
                <w:sz w:val="18"/>
                <w:szCs w:val="18"/>
              </w:rPr>
              <w:t>(192)</w:t>
            </w:r>
            <w:r>
              <w:rPr>
                <w:sz w:val="18"/>
                <w:szCs w:val="18"/>
              </w:rPr>
              <w:fldChar w:fldCharType="end"/>
            </w:r>
          </w:p>
        </w:tc>
      </w:tr>
      <w:tr w:rsidR="009E17C1" w:rsidRPr="0001000C" w14:paraId="313695C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9E17C1" w:rsidRDefault="009E17C1" w:rsidP="00B210D9">
            <w:pPr>
              <w:jc w:val="cente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45F6B754" w14:textId="401D4E0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24E3EE5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73BCE8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2C7011F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626D747D"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C1AB7C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E6533">
              <w:rPr>
                <w:sz w:val="18"/>
                <w:szCs w:val="18"/>
              </w:rPr>
              <w:t xml:space="preserve"> = </w:t>
            </w:r>
            <w:r w:rsidRPr="00DC7877">
              <w:rPr>
                <w:sz w:val="18"/>
                <w:szCs w:val="18"/>
              </w:rPr>
              <w:t>0.23</w:t>
            </w:r>
            <w:r>
              <w:rPr>
                <w:sz w:val="18"/>
                <w:szCs w:val="18"/>
              </w:rPr>
              <w:t>, p = 0.024</w:t>
            </w:r>
          </w:p>
        </w:tc>
        <w:tc>
          <w:tcPr>
            <w:tcW w:w="0" w:type="auto"/>
          </w:tcPr>
          <w:p w14:paraId="48082082"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7AD3FA4F" w14:textId="4C6F03C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Pr>
                <w:sz w:val="18"/>
                <w:szCs w:val="18"/>
              </w:rPr>
              <w:fldChar w:fldCharType="separate"/>
            </w:r>
            <w:r w:rsidRPr="008E6533">
              <w:rPr>
                <w:noProof/>
                <w:sz w:val="18"/>
                <w:szCs w:val="18"/>
              </w:rPr>
              <w:t>(193)</w:t>
            </w:r>
            <w:r>
              <w:rPr>
                <w:sz w:val="18"/>
                <w:szCs w:val="18"/>
              </w:rPr>
              <w:fldChar w:fldCharType="end"/>
            </w:r>
          </w:p>
        </w:tc>
      </w:tr>
      <w:tr w:rsidR="009E17C1" w:rsidRPr="0001000C" w14:paraId="3A4911B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9E17C1" w:rsidRDefault="009E17C1" w:rsidP="00B210D9">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41941C6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A129D3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72551B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BCCF6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c>
          <w:tcPr>
            <w:tcW w:w="0" w:type="auto"/>
          </w:tcPr>
          <w:p w14:paraId="6F6E11F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CB3FF41"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0" w:type="auto"/>
          </w:tcPr>
          <w:p w14:paraId="5054483D"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372B50">
              <w:rPr>
                <w:sz w:val="18"/>
                <w:szCs w:val="18"/>
              </w:rPr>
              <w:t>SCUBE1</w:t>
            </w:r>
          </w:p>
        </w:tc>
        <w:tc>
          <w:tcPr>
            <w:tcW w:w="0" w:type="auto"/>
          </w:tcPr>
          <w:p w14:paraId="4C642E17" w14:textId="2E1F5B21"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Pr>
                <w:sz w:val="18"/>
                <w:szCs w:val="18"/>
              </w:rPr>
              <w:fldChar w:fldCharType="separate"/>
            </w:r>
            <w:r w:rsidRPr="008E6533">
              <w:rPr>
                <w:noProof/>
                <w:sz w:val="18"/>
                <w:szCs w:val="18"/>
              </w:rPr>
              <w:t>(194)</w:t>
            </w:r>
            <w:r>
              <w:rPr>
                <w:sz w:val="18"/>
                <w:szCs w:val="18"/>
              </w:rPr>
              <w:fldChar w:fldCharType="end"/>
            </w:r>
          </w:p>
        </w:tc>
      </w:tr>
      <w:tr w:rsidR="009E17C1" w:rsidRPr="0001000C" w14:paraId="018F93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9E17C1" w:rsidRDefault="009E17C1" w:rsidP="00B210D9">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553C308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11F5CE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B3BCEEE"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07E3F1A"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tcPr>
          <w:p w14:paraId="7647A81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08622B"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7AAAEBC0"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 level</w:t>
            </w:r>
          </w:p>
        </w:tc>
        <w:tc>
          <w:tcPr>
            <w:tcW w:w="0" w:type="auto"/>
          </w:tcPr>
          <w:p w14:paraId="0A2326AE" w14:textId="45393C4F"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Pr>
                <w:sz w:val="18"/>
                <w:szCs w:val="18"/>
              </w:rPr>
              <w:fldChar w:fldCharType="separate"/>
            </w:r>
            <w:r w:rsidRPr="008E6533">
              <w:rPr>
                <w:noProof/>
                <w:sz w:val="18"/>
                <w:szCs w:val="18"/>
              </w:rPr>
              <w:t>(195)</w:t>
            </w:r>
            <w:r>
              <w:rPr>
                <w:sz w:val="18"/>
                <w:szCs w:val="18"/>
              </w:rPr>
              <w:fldChar w:fldCharType="end"/>
            </w:r>
          </w:p>
        </w:tc>
      </w:tr>
      <w:tr w:rsidR="009E17C1" w:rsidRPr="0001000C" w14:paraId="5CBF6E6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9E17C1" w:rsidRDefault="009E17C1" w:rsidP="00B210D9">
            <w:pPr>
              <w:jc w:val="center"/>
              <w:rPr>
                <w:sz w:val="18"/>
                <w:szCs w:val="18"/>
                <w:lang w:eastAsia="ja-JP"/>
              </w:rPr>
            </w:pPr>
            <w:r>
              <w:rPr>
                <w:sz w:val="18"/>
                <w:szCs w:val="18"/>
              </w:rPr>
              <w:t xml:space="preserve">Wang </w:t>
            </w:r>
            <w:r w:rsidRPr="006F532F">
              <w:rPr>
                <w:i/>
                <w:sz w:val="18"/>
                <w:szCs w:val="18"/>
              </w:rPr>
              <w:t>et al.</w:t>
            </w:r>
          </w:p>
        </w:tc>
        <w:tc>
          <w:tcPr>
            <w:tcW w:w="0" w:type="auto"/>
          </w:tcPr>
          <w:p w14:paraId="226FAB6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10F9870"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3E57CA7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49001A6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2401474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6017ECD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10E5FEF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62727A01" w14:textId="32EC96BD"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89)</w:t>
            </w:r>
            <w:r>
              <w:rPr>
                <w:sz w:val="18"/>
                <w:szCs w:val="18"/>
                <w:lang w:eastAsia="ja-JP"/>
              </w:rPr>
              <w:fldChar w:fldCharType="end"/>
            </w:r>
          </w:p>
        </w:tc>
      </w:tr>
      <w:tr w:rsidR="009E17C1" w:rsidRPr="0001000C" w14:paraId="6AADC03B"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9E17C1" w:rsidRDefault="009E17C1" w:rsidP="00B210D9">
            <w:pPr>
              <w:jc w:val="center"/>
              <w:rPr>
                <w:sz w:val="18"/>
                <w:szCs w:val="18"/>
              </w:rPr>
            </w:pPr>
            <w:r>
              <w:rPr>
                <w:sz w:val="18"/>
                <w:szCs w:val="18"/>
              </w:rPr>
              <w:t xml:space="preserve">Yoshikawa </w:t>
            </w:r>
            <w:r w:rsidRPr="007D4C4D">
              <w:rPr>
                <w:i/>
                <w:sz w:val="18"/>
                <w:szCs w:val="18"/>
              </w:rPr>
              <w:t>et al.</w:t>
            </w:r>
          </w:p>
        </w:tc>
        <w:tc>
          <w:tcPr>
            <w:tcW w:w="0" w:type="auto"/>
          </w:tcPr>
          <w:p w14:paraId="271442D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55A9E5"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383F8"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CA8967"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2D05F2C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3EDB1C"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7E68AAD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106E187A" w14:textId="5EBF267B"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9E17C1" w:rsidRPr="0001000C" w14:paraId="7B9B323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9E17C1" w:rsidRPr="00AE3D03" w:rsidRDefault="009E17C1" w:rsidP="00B210D9">
            <w:pPr>
              <w:jc w:val="center"/>
              <w:rPr>
                <w:sz w:val="18"/>
                <w:szCs w:val="18"/>
              </w:rPr>
            </w:pPr>
            <w:r>
              <w:rPr>
                <w:sz w:val="18"/>
                <w:szCs w:val="18"/>
              </w:rPr>
              <w:t xml:space="preserve">Zhang </w:t>
            </w:r>
            <w:r w:rsidRPr="00AA23DD">
              <w:rPr>
                <w:i/>
                <w:sz w:val="18"/>
                <w:szCs w:val="18"/>
              </w:rPr>
              <w:t>et al</w:t>
            </w:r>
          </w:p>
        </w:tc>
        <w:tc>
          <w:tcPr>
            <w:tcW w:w="0" w:type="auto"/>
          </w:tcPr>
          <w:p w14:paraId="04A9203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46D3A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3325B1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DDCC49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96EA2C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Neutral</w:t>
            </w:r>
          </w:p>
        </w:tc>
        <w:tc>
          <w:tcPr>
            <w:tcW w:w="0" w:type="auto"/>
          </w:tcPr>
          <w:p w14:paraId="2467A8E7"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7C75C18"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um s-Klotho level</w:t>
            </w:r>
          </w:p>
        </w:tc>
        <w:tc>
          <w:tcPr>
            <w:tcW w:w="0" w:type="auto"/>
          </w:tcPr>
          <w:p w14:paraId="7624C4B4" w14:textId="5318779D"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rPr>
              <w:fldChar w:fldCharType="separate"/>
            </w:r>
            <w:r w:rsidRPr="008E6533">
              <w:rPr>
                <w:noProof/>
                <w:sz w:val="18"/>
                <w:szCs w:val="18"/>
              </w:rPr>
              <w:t>(155)</w:t>
            </w:r>
            <w:r>
              <w:rPr>
                <w:sz w:val="18"/>
                <w:szCs w:val="18"/>
              </w:rPr>
              <w:fldChar w:fldCharType="end"/>
            </w:r>
          </w:p>
        </w:tc>
      </w:tr>
      <w:tr w:rsidR="009E17C1" w:rsidRPr="0001000C" w14:paraId="35EE49A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9E17C1" w:rsidRPr="00CD0DC6" w:rsidRDefault="009E17C1" w:rsidP="00B210D9">
            <w:pPr>
              <w:jc w:val="center"/>
              <w:rPr>
                <w:sz w:val="18"/>
                <w:szCs w:val="18"/>
              </w:rPr>
            </w:pPr>
            <w:r>
              <w:rPr>
                <w:sz w:val="18"/>
                <w:szCs w:val="18"/>
              </w:rPr>
              <w:t xml:space="preserve">Zhang </w:t>
            </w:r>
            <w:r w:rsidRPr="00052498">
              <w:rPr>
                <w:i/>
                <w:sz w:val="18"/>
                <w:szCs w:val="18"/>
              </w:rPr>
              <w:t>et al.</w:t>
            </w:r>
          </w:p>
        </w:tc>
        <w:tc>
          <w:tcPr>
            <w:tcW w:w="0" w:type="auto"/>
          </w:tcPr>
          <w:p w14:paraId="6AE095E6"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E392C3"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822691"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0E7FD0"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44A210F"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AE315C4" w14:textId="77777777" w:rsidR="009E17C1" w:rsidRPr="0073677B"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4C6C776" w14:textId="77777777"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18DEC9BE" w14:textId="53CB63E2"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Pr>
                <w:sz w:val="18"/>
                <w:szCs w:val="18"/>
              </w:rPr>
              <w:fldChar w:fldCharType="separate"/>
            </w:r>
            <w:r w:rsidRPr="008E6533">
              <w:rPr>
                <w:noProof/>
                <w:sz w:val="18"/>
                <w:szCs w:val="18"/>
              </w:rPr>
              <w:t>(196)</w:t>
            </w:r>
            <w:r>
              <w:rPr>
                <w:sz w:val="18"/>
                <w:szCs w:val="18"/>
              </w:rPr>
              <w:fldChar w:fldCharType="end"/>
            </w:r>
          </w:p>
        </w:tc>
      </w:tr>
      <w:tr w:rsidR="009E17C1" w:rsidRPr="0001000C" w14:paraId="5A25267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18B6388" w14:textId="77777777" w:rsidR="009E17C1" w:rsidRDefault="009E17C1" w:rsidP="00B210D9">
            <w:pPr>
              <w:jc w:val="center"/>
              <w:rPr>
                <w:sz w:val="18"/>
                <w:szCs w:val="18"/>
              </w:rPr>
            </w:pPr>
            <w:r>
              <w:rPr>
                <w:sz w:val="18"/>
                <w:szCs w:val="18"/>
              </w:rPr>
              <w:t xml:space="preserve">Zhang </w:t>
            </w:r>
            <w:r w:rsidRPr="00E814A3">
              <w:rPr>
                <w:i/>
                <w:sz w:val="18"/>
                <w:szCs w:val="18"/>
              </w:rPr>
              <w:t>et al.</w:t>
            </w:r>
          </w:p>
        </w:tc>
        <w:tc>
          <w:tcPr>
            <w:tcW w:w="0" w:type="auto"/>
          </w:tcPr>
          <w:p w14:paraId="6CFD146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041D04"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6CD9F073"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EA6F5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1: 72</w:t>
            </w:r>
          </w:p>
          <w:p w14:paraId="5FBEA809"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2: 139</w:t>
            </w:r>
          </w:p>
          <w:p w14:paraId="3041411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3: 508</w:t>
            </w:r>
          </w:p>
        </w:tc>
        <w:tc>
          <w:tcPr>
            <w:tcW w:w="0" w:type="auto"/>
          </w:tcPr>
          <w:p w14:paraId="526B687F"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94B91C" w14:textId="77777777" w:rsidR="009E17C1" w:rsidRPr="00213D4E" w:rsidRDefault="009E17C1"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0" w:type="auto"/>
          </w:tcPr>
          <w:p w14:paraId="4D8E535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68212213" w14:textId="48F662AA"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7)","plainTextFormattedCitation":"(197)","previouslyFormattedCitation":"(191)"},"properties":{"noteIndex":0},"schema":"https://github.com/citation-style-language/schema/raw/master/csl-citation.json"}</w:instrText>
            </w:r>
            <w:r>
              <w:rPr>
                <w:sz w:val="18"/>
                <w:szCs w:val="18"/>
              </w:rPr>
              <w:fldChar w:fldCharType="separate"/>
            </w:r>
            <w:r w:rsidRPr="008E6533">
              <w:rPr>
                <w:noProof/>
                <w:sz w:val="18"/>
                <w:szCs w:val="18"/>
              </w:rPr>
              <w:t>(197)</w:t>
            </w:r>
            <w:r>
              <w:rPr>
                <w:sz w:val="18"/>
                <w:szCs w:val="18"/>
              </w:rPr>
              <w:fldChar w:fldCharType="end"/>
            </w:r>
          </w:p>
        </w:tc>
      </w:tr>
      <w:tr w:rsidR="009E17C1" w:rsidRPr="0001000C" w14:paraId="4575D14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8FF66" w14:textId="5DD361EA" w:rsidR="009E17C1" w:rsidRPr="00A8665D" w:rsidRDefault="009E17C1" w:rsidP="00B210D9">
            <w:pPr>
              <w:jc w:val="center"/>
              <w:rPr>
                <w:sz w:val="18"/>
                <w:szCs w:val="18"/>
              </w:rPr>
            </w:pPr>
            <w:r>
              <w:rPr>
                <w:sz w:val="18"/>
                <w:szCs w:val="18"/>
              </w:rPr>
              <w:t xml:space="preserve">Zou </w:t>
            </w:r>
            <w:r w:rsidRPr="00342F2D">
              <w:rPr>
                <w:i/>
                <w:sz w:val="18"/>
                <w:szCs w:val="18"/>
              </w:rPr>
              <w:t>et al.</w:t>
            </w:r>
          </w:p>
        </w:tc>
        <w:tc>
          <w:tcPr>
            <w:tcW w:w="0" w:type="auto"/>
          </w:tcPr>
          <w:p w14:paraId="3E971549" w14:textId="30E58181"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51871F4" w14:textId="6FA60B40"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5D86EB6" w14:textId="500A8AD6"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6B1C2A7C" w14:textId="3F7D25DC"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5</w:t>
            </w:r>
          </w:p>
        </w:tc>
        <w:tc>
          <w:tcPr>
            <w:tcW w:w="0" w:type="auto"/>
          </w:tcPr>
          <w:p w14:paraId="3296C63E" w14:textId="3F2234E6"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tcPr>
          <w:p w14:paraId="5D400147" w14:textId="1E543C70"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7B7DE8F1" w14:textId="209F6935"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w:t>
            </w:r>
          </w:p>
        </w:tc>
        <w:tc>
          <w:tcPr>
            <w:tcW w:w="0" w:type="auto"/>
          </w:tcPr>
          <w:p w14:paraId="285E51D3" w14:textId="1E93EBE6" w:rsidR="009E17C1" w:rsidRDefault="009E17C1"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Pr>
                <w:sz w:val="18"/>
                <w:szCs w:val="18"/>
              </w:rPr>
              <w:fldChar w:fldCharType="separate"/>
            </w:r>
            <w:r w:rsidRPr="008E6533">
              <w:rPr>
                <w:noProof/>
                <w:sz w:val="18"/>
                <w:szCs w:val="18"/>
              </w:rPr>
              <w:t>(156)</w:t>
            </w:r>
            <w:r>
              <w:rPr>
                <w:sz w:val="18"/>
                <w:szCs w:val="18"/>
              </w:rPr>
              <w:fldChar w:fldCharType="end"/>
            </w:r>
          </w:p>
        </w:tc>
      </w:tr>
      <w:tr w:rsidR="009E17C1" w:rsidRPr="0001000C" w14:paraId="47F26D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E409A56" w14:textId="77777777" w:rsidR="009E17C1" w:rsidRDefault="009E17C1" w:rsidP="00B210D9">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EB460DC"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8F4B775"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F2ECDA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719585AB"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035DBE6"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41B3E2"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5C9EE12E" w14:textId="77777777"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6319A1F" w14:textId="0EA666AA" w:rsidR="009E17C1" w:rsidRDefault="009E17C1"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A0774A" w:rsidRDefault="00A0774A" w:rsidP="005C686B">
      <w:pPr>
        <w:spacing w:after="0" w:line="240" w:lineRule="auto"/>
      </w:pPr>
      <w:r>
        <w:separator/>
      </w:r>
    </w:p>
  </w:endnote>
  <w:endnote w:type="continuationSeparator" w:id="0">
    <w:p w14:paraId="22492127" w14:textId="77777777" w:rsidR="00A0774A" w:rsidRDefault="00A0774A"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A0774A" w:rsidRDefault="00A0774A" w:rsidP="005C686B">
      <w:pPr>
        <w:spacing w:after="0" w:line="240" w:lineRule="auto"/>
      </w:pPr>
      <w:r>
        <w:separator/>
      </w:r>
    </w:p>
  </w:footnote>
  <w:footnote w:type="continuationSeparator" w:id="0">
    <w:p w14:paraId="5C2D0D14" w14:textId="77777777" w:rsidR="00A0774A" w:rsidRDefault="00A0774A"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1E77EA"/>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29B7"/>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4387"/>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0D62"/>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060AF"/>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E653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53D0"/>
    <w:rsid w:val="009C6620"/>
    <w:rsid w:val="009C68CB"/>
    <w:rsid w:val="009C72DE"/>
    <w:rsid w:val="009D0A48"/>
    <w:rsid w:val="009D1C4B"/>
    <w:rsid w:val="009D65A4"/>
    <w:rsid w:val="009E17C1"/>
    <w:rsid w:val="009E55E0"/>
    <w:rsid w:val="009E6CF1"/>
    <w:rsid w:val="009F40FE"/>
    <w:rsid w:val="009F56C1"/>
    <w:rsid w:val="009F5763"/>
    <w:rsid w:val="00A004C1"/>
    <w:rsid w:val="00A00889"/>
    <w:rsid w:val="00A0774A"/>
    <w:rsid w:val="00A077D9"/>
    <w:rsid w:val="00A126C6"/>
    <w:rsid w:val="00A2146E"/>
    <w:rsid w:val="00A30716"/>
    <w:rsid w:val="00A326E2"/>
    <w:rsid w:val="00A32BD2"/>
    <w:rsid w:val="00A3390B"/>
    <w:rsid w:val="00A34651"/>
    <w:rsid w:val="00A34F1A"/>
    <w:rsid w:val="00A36540"/>
    <w:rsid w:val="00A4096E"/>
    <w:rsid w:val="00A40BA3"/>
    <w:rsid w:val="00A42A11"/>
    <w:rsid w:val="00A47BC3"/>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3BB6"/>
    <w:rsid w:val="00AF4D6A"/>
    <w:rsid w:val="00B0212C"/>
    <w:rsid w:val="00B047EE"/>
    <w:rsid w:val="00B06FF1"/>
    <w:rsid w:val="00B11FDF"/>
    <w:rsid w:val="00B160A7"/>
    <w:rsid w:val="00B1738C"/>
    <w:rsid w:val="00B210D9"/>
    <w:rsid w:val="00B2372F"/>
    <w:rsid w:val="00B27183"/>
    <w:rsid w:val="00B3511D"/>
    <w:rsid w:val="00B36DAD"/>
    <w:rsid w:val="00B40CC7"/>
    <w:rsid w:val="00B41C25"/>
    <w:rsid w:val="00B42434"/>
    <w:rsid w:val="00B44A0A"/>
    <w:rsid w:val="00B47512"/>
    <w:rsid w:val="00B50F28"/>
    <w:rsid w:val="00B534BE"/>
    <w:rsid w:val="00B57446"/>
    <w:rsid w:val="00B61088"/>
    <w:rsid w:val="00B61CE8"/>
    <w:rsid w:val="00B71868"/>
    <w:rsid w:val="00B760B2"/>
    <w:rsid w:val="00B77D6C"/>
    <w:rsid w:val="00B846D0"/>
    <w:rsid w:val="00B92EE3"/>
    <w:rsid w:val="00B94492"/>
    <w:rsid w:val="00B963EB"/>
    <w:rsid w:val="00B968C1"/>
    <w:rsid w:val="00B97884"/>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4584"/>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C798D"/>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2AD8"/>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A5DEC"/>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35BBC-E07E-40DA-987B-981DEF51B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9853</Words>
  <Characters>797163</Characters>
  <Application>Microsoft Office Word</Application>
  <DocSecurity>0</DocSecurity>
  <Lines>6643</Lines>
  <Paragraphs>1870</Paragraphs>
  <ScaleCrop>false</ScaleCrop>
  <Company/>
  <LinksUpToDate>false</LinksUpToDate>
  <CharactersWithSpaces>935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cp:revision>
  <dcterms:created xsi:type="dcterms:W3CDTF">2021-05-06T08:26:00Z</dcterms:created>
  <dcterms:modified xsi:type="dcterms:W3CDTF">2021-05-0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